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2A870" w14:textId="77777777" w:rsidR="00EC5D46" w:rsidRPr="00EC5D46" w:rsidRDefault="00EC5D46" w:rsidP="00EC5D46">
      <w:pPr>
        <w:rPr>
          <w:ins w:id="0" w:author="Mann, John *" w:date="2021-04-20T18:25:00Z"/>
          <w:rFonts w:ascii="Arial" w:hAnsi="Arial" w:cs="Arial"/>
          <w:b/>
          <w:bCs/>
          <w:sz w:val="24"/>
          <w:szCs w:val="24"/>
          <w:rPrChange w:id="1" w:author="Mann, John *" w:date="2021-04-20T18:26:00Z">
            <w:rPr>
              <w:ins w:id="2" w:author="Mann, John *" w:date="2021-04-20T18:25:00Z"/>
            </w:rPr>
          </w:rPrChange>
        </w:rPr>
      </w:pPr>
      <w:ins w:id="3" w:author="Mann, John *" w:date="2021-04-20T18:25:00Z">
        <w:r w:rsidRPr="00EC5D46">
          <w:rPr>
            <w:rFonts w:ascii="Arial" w:hAnsi="Arial" w:cs="Arial"/>
            <w:b/>
            <w:bCs/>
            <w:sz w:val="24"/>
            <w:szCs w:val="24"/>
            <w:rPrChange w:id="4" w:author="Mann, John *" w:date="2021-04-20T18:26:00Z">
              <w:rPr/>
            </w:rPrChange>
          </w:rPr>
          <w:t>Mechanistic-PK-PD-Model-to-Rescue-</w:t>
        </w:r>
        <w:proofErr w:type="spellStart"/>
        <w:r w:rsidRPr="00EC5D46">
          <w:rPr>
            <w:rFonts w:ascii="Arial" w:hAnsi="Arial" w:cs="Arial"/>
            <w:b/>
            <w:bCs/>
            <w:sz w:val="24"/>
            <w:szCs w:val="24"/>
            <w:rPrChange w:id="5" w:author="Mann, John *" w:date="2021-04-20T18:26:00Z">
              <w:rPr/>
            </w:rPrChange>
          </w:rPr>
          <w:t>Opiod</w:t>
        </w:r>
        <w:proofErr w:type="spellEnd"/>
        <w:r w:rsidRPr="00EC5D46">
          <w:rPr>
            <w:rFonts w:ascii="Arial" w:hAnsi="Arial" w:cs="Arial"/>
            <w:b/>
            <w:bCs/>
            <w:sz w:val="24"/>
            <w:szCs w:val="24"/>
            <w:rPrChange w:id="6" w:author="Mann, John *" w:date="2021-04-20T18:26:00Z">
              <w:rPr/>
            </w:rPrChange>
          </w:rPr>
          <w:t>-Overdose Version 1.0</w:t>
        </w:r>
      </w:ins>
    </w:p>
    <w:p w14:paraId="75B4A43B" w14:textId="77777777" w:rsidR="00EC5D46" w:rsidRDefault="00EC5D46" w:rsidP="00EC5D46">
      <w:pPr>
        <w:rPr>
          <w:ins w:id="7" w:author="Mann, John *" w:date="2021-04-20T18:25:00Z"/>
        </w:rPr>
      </w:pPr>
      <w:ins w:id="8" w:author="Mann, John *" w:date="2021-04-20T18:25:00Z">
        <w:r>
          <w:t xml:space="preserve">R code used to validate </w:t>
        </w:r>
        <w:proofErr w:type="spellStart"/>
        <w:r>
          <w:t>Mechansitic</w:t>
        </w:r>
        <w:proofErr w:type="spellEnd"/>
        <w:r>
          <w:t xml:space="preserve"> PK-PD Model of Opioid Overdose through simulation of clinical ventilation trials</w:t>
        </w:r>
      </w:ins>
    </w:p>
    <w:p w14:paraId="2E0D5994" w14:textId="77777777" w:rsidR="00EC5D46" w:rsidRDefault="00EC5D46" w:rsidP="00EC5D46">
      <w:pPr>
        <w:rPr>
          <w:ins w:id="9" w:author="Mann, John *" w:date="2021-04-20T18:25:00Z"/>
        </w:rPr>
      </w:pPr>
    </w:p>
    <w:p w14:paraId="51325D34" w14:textId="77777777" w:rsidR="00EC5D46" w:rsidRPr="00EC5D46" w:rsidRDefault="00EC5D46" w:rsidP="00EC5D46">
      <w:pPr>
        <w:rPr>
          <w:ins w:id="10" w:author="Mann, John *" w:date="2021-04-20T18:25:00Z"/>
          <w:rFonts w:ascii="Arial" w:hAnsi="Arial" w:cs="Arial"/>
          <w:b/>
          <w:bCs/>
          <w:sz w:val="24"/>
          <w:szCs w:val="24"/>
          <w:rPrChange w:id="11" w:author="Mann, John *" w:date="2021-04-20T18:27:00Z">
            <w:rPr>
              <w:ins w:id="12" w:author="Mann, John *" w:date="2021-04-20T18:25:00Z"/>
            </w:rPr>
          </w:rPrChange>
        </w:rPr>
      </w:pPr>
      <w:ins w:id="13" w:author="Mann, John *" w:date="2021-04-20T18:25:00Z">
        <w:r w:rsidRPr="00EC5D46">
          <w:rPr>
            <w:rFonts w:ascii="Arial" w:hAnsi="Arial" w:cs="Arial"/>
            <w:b/>
            <w:bCs/>
            <w:sz w:val="24"/>
            <w:szCs w:val="24"/>
            <w:rPrChange w:id="14" w:author="Mann, John *" w:date="2021-04-20T18:27:00Z">
              <w:rPr/>
            </w:rPrChange>
          </w:rPr>
          <w:t>Authors</w:t>
        </w:r>
      </w:ins>
    </w:p>
    <w:p w14:paraId="142E76F3" w14:textId="77777777" w:rsidR="00EC5D46" w:rsidRDefault="00EC5D46" w:rsidP="00EC5D46">
      <w:pPr>
        <w:rPr>
          <w:ins w:id="15" w:author="Mann, John *" w:date="2021-04-20T18:25:00Z"/>
        </w:rPr>
      </w:pPr>
      <w:ins w:id="16" w:author="Mann, John *" w:date="2021-04-20T18:25:00Z">
        <w:r>
          <w:t>John Mann, Mohammadreza Samieegohar, Xiaomei Han, Anik Chaturbedi, Zhihua Li</w:t>
        </w:r>
      </w:ins>
    </w:p>
    <w:p w14:paraId="559600B3" w14:textId="77777777" w:rsidR="00EC5D46" w:rsidRDefault="00EC5D46" w:rsidP="00EC5D46">
      <w:pPr>
        <w:rPr>
          <w:ins w:id="17" w:author="Mann, John *" w:date="2021-04-20T18:25:00Z"/>
        </w:rPr>
      </w:pPr>
    </w:p>
    <w:p w14:paraId="76A5A43F" w14:textId="77777777" w:rsidR="00EC5D46" w:rsidRPr="00EC5D46" w:rsidRDefault="00EC5D46" w:rsidP="00EC5D46">
      <w:pPr>
        <w:rPr>
          <w:ins w:id="18" w:author="Mann, John *" w:date="2021-04-20T18:25:00Z"/>
          <w:rFonts w:ascii="Arial" w:hAnsi="Arial" w:cs="Arial"/>
          <w:b/>
          <w:bCs/>
          <w:sz w:val="24"/>
          <w:szCs w:val="24"/>
          <w:rPrChange w:id="19" w:author="Mann, John *" w:date="2021-04-20T18:27:00Z">
            <w:rPr>
              <w:ins w:id="20" w:author="Mann, John *" w:date="2021-04-20T18:25:00Z"/>
            </w:rPr>
          </w:rPrChange>
        </w:rPr>
      </w:pPr>
      <w:ins w:id="21" w:author="Mann, John *" w:date="2021-04-20T18:25:00Z">
        <w:r w:rsidRPr="00EC5D46">
          <w:rPr>
            <w:rFonts w:ascii="Arial" w:hAnsi="Arial" w:cs="Arial"/>
            <w:b/>
            <w:bCs/>
            <w:sz w:val="24"/>
            <w:szCs w:val="24"/>
            <w:rPrChange w:id="22" w:author="Mann, John *" w:date="2021-04-20T18:27:00Z">
              <w:rPr/>
            </w:rPrChange>
          </w:rPr>
          <w:t>Requirements</w:t>
        </w:r>
      </w:ins>
    </w:p>
    <w:p w14:paraId="4B9B0131" w14:textId="77777777" w:rsidR="00EC5D46" w:rsidRDefault="00EC5D46" w:rsidP="00EC5D46">
      <w:pPr>
        <w:rPr>
          <w:ins w:id="23" w:author="Mann, John *" w:date="2021-04-20T18:25:00Z"/>
        </w:rPr>
      </w:pPr>
      <w:ins w:id="24" w:author="Mann, John *" w:date="2021-04-20T18:25:00Z">
        <w:r>
          <w:t>This code was developed with R version 3.3 and uses the following packages:</w:t>
        </w:r>
      </w:ins>
    </w:p>
    <w:p w14:paraId="14899BD5" w14:textId="77777777" w:rsidR="00EC5D46" w:rsidRDefault="00EC5D46" w:rsidP="00EC5D46">
      <w:pPr>
        <w:rPr>
          <w:ins w:id="25" w:author="Mann, John *" w:date="2021-04-20T18:25:00Z"/>
        </w:rPr>
      </w:pPr>
    </w:p>
    <w:p w14:paraId="7E2BE47C" w14:textId="77777777" w:rsidR="00EC5D46" w:rsidRDefault="00EC5D46" w:rsidP="00EC5D46">
      <w:pPr>
        <w:rPr>
          <w:ins w:id="26" w:author="Mann, John *" w:date="2021-04-20T18:25:00Z"/>
        </w:rPr>
      </w:pPr>
      <w:proofErr w:type="spellStart"/>
      <w:ins w:id="27" w:author="Mann, John *" w:date="2021-04-20T18:25:00Z">
        <w:r>
          <w:t>optparse</w:t>
        </w:r>
        <w:proofErr w:type="spellEnd"/>
        <w:r>
          <w:t xml:space="preserve"> (version 1.4.4)</w:t>
        </w:r>
        <w:bookmarkStart w:id="28" w:name="_GoBack"/>
        <w:bookmarkEnd w:id="28"/>
      </w:ins>
    </w:p>
    <w:p w14:paraId="74E96C65" w14:textId="77777777" w:rsidR="00EC5D46" w:rsidRDefault="00EC5D46" w:rsidP="00EC5D46">
      <w:pPr>
        <w:rPr>
          <w:ins w:id="29" w:author="Mann, John *" w:date="2021-04-20T18:25:00Z"/>
        </w:rPr>
      </w:pPr>
      <w:ins w:id="30" w:author="Mann, John *" w:date="2021-04-20T18:25:00Z">
        <w:r>
          <w:t>ggplot2 (version 2.2.0)</w:t>
        </w:r>
      </w:ins>
    </w:p>
    <w:p w14:paraId="39F04891" w14:textId="77777777" w:rsidR="00EC5D46" w:rsidRDefault="00EC5D46" w:rsidP="00EC5D46">
      <w:pPr>
        <w:rPr>
          <w:ins w:id="31" w:author="Mann, John *" w:date="2021-04-20T18:25:00Z"/>
        </w:rPr>
      </w:pPr>
      <w:proofErr w:type="spellStart"/>
      <w:ins w:id="32" w:author="Mann, John *" w:date="2021-04-20T18:25:00Z">
        <w:r>
          <w:t>deSolve</w:t>
        </w:r>
        <w:proofErr w:type="spellEnd"/>
        <w:r>
          <w:t xml:space="preserve"> (version 1.14)</w:t>
        </w:r>
      </w:ins>
    </w:p>
    <w:p w14:paraId="521CAF7A" w14:textId="77777777" w:rsidR="00EC5D46" w:rsidRDefault="00EC5D46" w:rsidP="00EC5D46">
      <w:pPr>
        <w:rPr>
          <w:ins w:id="33" w:author="Mann, John *" w:date="2021-04-20T18:25:00Z"/>
        </w:rPr>
      </w:pPr>
      <w:proofErr w:type="spellStart"/>
      <w:ins w:id="34" w:author="Mann, John *" w:date="2021-04-20T18:25:00Z">
        <w:r>
          <w:t>gridExtra</w:t>
        </w:r>
        <w:proofErr w:type="spellEnd"/>
        <w:r>
          <w:t xml:space="preserve"> (version 2.2.1)</w:t>
        </w:r>
      </w:ins>
    </w:p>
    <w:p w14:paraId="371EF3C0" w14:textId="349C6080" w:rsidR="00EC5D46" w:rsidRDefault="00EC5D46">
      <w:pPr>
        <w:rPr>
          <w:ins w:id="35" w:author="Mann, John *" w:date="2021-04-20T18:27:00Z"/>
        </w:rPr>
      </w:pPr>
      <w:ins w:id="36" w:author="Mann, John *" w:date="2021-04-20T18:27:00Z">
        <w:r>
          <w:br w:type="page"/>
        </w:r>
      </w:ins>
    </w:p>
    <w:p w14:paraId="6E2ED408" w14:textId="77777777" w:rsidR="00EC5D46" w:rsidRPr="00D55F44" w:rsidRDefault="00EC5D46" w:rsidP="00AE3CD8"/>
    <w:p w14:paraId="127B4C72" w14:textId="77777777" w:rsidR="00AE3CD8" w:rsidRPr="00D55F44" w:rsidRDefault="00AE3CD8" w:rsidP="00AE3CD8">
      <w:pPr>
        <w:pStyle w:val="Heading3"/>
      </w:pPr>
      <w:r>
        <w:t>Receptor Binding Model</w:t>
      </w:r>
    </w:p>
    <w:p w14:paraId="1D92DC66" w14:textId="7A5A8F9E" w:rsidR="00AE3CD8" w:rsidRDefault="00AE3CD8" w:rsidP="00AE3CD8">
      <w:pPr>
        <w:jc w:val="both"/>
        <w:rPr>
          <w:rFonts w:cs="Arial"/>
        </w:rPr>
      </w:pPr>
      <w:r w:rsidRPr="00D55F44">
        <w:rPr>
          <w:rFonts w:cs="Arial"/>
        </w:rPr>
        <w:t xml:space="preserve">In developing the </w:t>
      </w:r>
      <w:r>
        <w:rPr>
          <w:rFonts w:cs="Arial"/>
        </w:rPr>
        <w:t>mu receptor binding model</w:t>
      </w:r>
      <w:r w:rsidRPr="00D55F44">
        <w:rPr>
          <w:rFonts w:cs="Arial"/>
        </w:rPr>
        <w:t xml:space="preserve">, association and dissociation assays were conducted for each of the 9 opioid agonists and naloxone. </w:t>
      </w:r>
      <w:bookmarkStart w:id="37" w:name="_Hlk40517043"/>
      <w:r w:rsidR="00241553">
        <w:rPr>
          <w:rFonts w:cs="Arial"/>
        </w:rPr>
        <w:t xml:space="preserve"> </w:t>
      </w:r>
      <w:r>
        <w:rPr>
          <w:rFonts w:cs="Arial"/>
        </w:rPr>
        <w:t xml:space="preserve">The binding model uses the following ordinary differentiation equation (ODE) to describe the system: </w:t>
      </w:r>
      <w:bookmarkStart w:id="38" w:name="_Hlk40517126"/>
    </w:p>
    <w:p w14:paraId="261E09F3" w14:textId="77777777" w:rsidR="00AE3CD8" w:rsidRDefault="00EC5D46" w:rsidP="00AE3CD8">
      <w:pPr>
        <w:jc w:val="both"/>
        <w:rPr>
          <w:rFonts w:cs="Arial"/>
        </w:rPr>
      </w:pPr>
      <m:oMath>
        <m:f>
          <m:fPr>
            <m:ctrlPr>
              <w:rPr>
                <w:rFonts w:ascii="Cambria Math" w:hAnsi="Cambria Math" w:cs="Arial"/>
                <w:i/>
              </w:rPr>
            </m:ctrlPr>
          </m:fPr>
          <m:num>
            <m:r>
              <w:rPr>
                <w:rFonts w:ascii="Cambria Math" w:hAnsi="Cambria Math" w:cs="Arial"/>
              </w:rPr>
              <m:t>dRL</m:t>
            </m:r>
          </m:num>
          <m:den>
            <m:r>
              <w:rPr>
                <w:rFonts w:ascii="Cambria Math" w:hAnsi="Cambria Math" w:cs="Arial"/>
              </w:rPr>
              <m:t>dt</m:t>
            </m:r>
          </m:den>
        </m:f>
        <m:r>
          <w:rPr>
            <w:rFonts w:ascii="Cambria Math" w:hAnsi="Cambria Math" w:cs="Arial"/>
          </w:rPr>
          <m:t xml:space="preserve">=Kon* </m:t>
        </m:r>
        <m:sSup>
          <m:sSupPr>
            <m:ctrlPr>
              <w:rPr>
                <w:rFonts w:ascii="Cambria Math" w:hAnsi="Cambria Math" w:cs="Arial"/>
                <w:i/>
              </w:rPr>
            </m:ctrlPr>
          </m:sSupPr>
          <m:e>
            <m:r>
              <w:rPr>
                <w:rFonts w:ascii="Cambria Math" w:hAnsi="Cambria Math" w:cs="Arial"/>
              </w:rPr>
              <m:t>L</m:t>
            </m:r>
          </m:e>
          <m:sup>
            <m:r>
              <w:rPr>
                <w:rFonts w:ascii="Cambria Math" w:hAnsi="Cambria Math" w:cs="Arial"/>
              </w:rPr>
              <m:t>n</m:t>
            </m:r>
          </m:sup>
        </m:sSup>
        <m:r>
          <w:rPr>
            <w:rFonts w:ascii="Cambria Math" w:hAnsi="Cambria Math" w:cs="Arial"/>
          </w:rPr>
          <m:t>*R-Koff*RL</m:t>
        </m:r>
      </m:oMath>
      <w:r w:rsidR="00AE3CD8">
        <w:rPr>
          <w:rFonts w:eastAsiaTheme="minorEastAsia" w:cs="Arial"/>
        </w:rPr>
        <w:t xml:space="preserve"> (1)</w:t>
      </w:r>
    </w:p>
    <w:bookmarkEnd w:id="38"/>
    <w:p w14:paraId="69708166" w14:textId="2BF03BBD" w:rsidR="00AE3CD8" w:rsidRDefault="00AE3CD8" w:rsidP="00AE3CD8">
      <w:pPr>
        <w:jc w:val="both"/>
        <w:rPr>
          <w:rFonts w:cs="Arial"/>
        </w:rPr>
      </w:pPr>
      <w:r>
        <w:rPr>
          <w:rFonts w:cs="Arial"/>
        </w:rPr>
        <w:t>where L, R, and RL are free ligands (opioids or naloxone), free (unoccupied) mu receptors, and ligand-occupied receptors, respectively.</w:t>
      </w:r>
      <w:bookmarkEnd w:id="37"/>
      <w:r>
        <w:rPr>
          <w:rFonts w:cs="Arial"/>
        </w:rPr>
        <w:t xml:space="preserve"> </w:t>
      </w:r>
      <w:r>
        <w:rPr>
          <w:rFonts w:eastAsiaTheme="minorEastAsia" w:cs="Arial"/>
        </w:rPr>
        <w:t xml:space="preserve">Kon, </w:t>
      </w:r>
      <w:proofErr w:type="spellStart"/>
      <w:r>
        <w:rPr>
          <w:rFonts w:eastAsiaTheme="minorEastAsia" w:cs="Arial"/>
        </w:rPr>
        <w:t>Koff</w:t>
      </w:r>
      <w:proofErr w:type="spellEnd"/>
      <w:r>
        <w:rPr>
          <w:rFonts w:eastAsiaTheme="minorEastAsia" w:cs="Arial"/>
        </w:rPr>
        <w:t>, and n are the binding rate, unbinding rate, and the slope of the dose-effect relationship, respectively.</w:t>
      </w:r>
      <w:r>
        <w:rPr>
          <w:rFonts w:cs="Arial"/>
        </w:rPr>
        <w:t xml:space="preserve"> The concentration of receptors is represented as fractions of the total recep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Assuming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is 1, it follows that R = 1 – RL, and hence no ODE is needed for the amount (fraction) of free receptor R. There is also no ODEs for the ligand L, because such simplification is needed to use fraction of receptors rather than real units for receptors in the ODE system, which is required in virtual patients simulations later </w:t>
      </w:r>
      <w:r>
        <w:rPr>
          <w:rFonts w:eastAsiaTheme="minorEastAsia" w:cs="Arial"/>
        </w:rPr>
        <w:fldChar w:fldCharType="begin"/>
      </w:r>
      <w:r w:rsidR="00C87F29">
        <w:rPr>
          <w:rFonts w:eastAsiaTheme="minorEastAsia" w:cs="Arial"/>
        </w:rPr>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rPr>
          <w:rFonts w:eastAsiaTheme="minorEastAsia" w:cs="Arial"/>
        </w:rPr>
        <w:fldChar w:fldCharType="separate"/>
      </w:r>
      <w:r w:rsidR="00C87F29">
        <w:rPr>
          <w:rFonts w:eastAsiaTheme="minorEastAsia" w:cs="Arial"/>
          <w:noProof/>
        </w:rPr>
        <w:t>[1]</w:t>
      </w:r>
      <w:r>
        <w:rPr>
          <w:rFonts w:eastAsiaTheme="minorEastAsia" w:cs="Arial"/>
        </w:rPr>
        <w:fldChar w:fldCharType="end"/>
      </w:r>
      <w:r>
        <w:rPr>
          <w:rFonts w:eastAsiaTheme="minorEastAsia" w:cs="Arial"/>
        </w:rPr>
        <w:t>. Such a simplification assumes there is minimal change of the free ligand concentration due to binding, which was supported by the observation that even at the</w:t>
      </w:r>
      <w:r w:rsidR="00BF67A3">
        <w:rPr>
          <w:rFonts w:eastAsiaTheme="minorEastAsia" w:cs="Arial"/>
        </w:rPr>
        <w:t xml:space="preserve"> lowest</w:t>
      </w:r>
      <w:r>
        <w:rPr>
          <w:rFonts w:eastAsiaTheme="minorEastAsia" w:cs="Arial"/>
        </w:rPr>
        <w:t xml:space="preserve"> ligand concentration</w:t>
      </w:r>
      <w:r w:rsidR="00293050">
        <w:rPr>
          <w:rFonts w:eastAsiaTheme="minorEastAsia" w:cs="Arial"/>
        </w:rPr>
        <w:t xml:space="preserve">, </w:t>
      </w:r>
      <w:r w:rsidR="0063256E">
        <w:rPr>
          <w:rFonts w:eastAsiaTheme="minorEastAsia" w:cs="Arial"/>
        </w:rPr>
        <w:t>only ~</w:t>
      </w:r>
      <w:r>
        <w:rPr>
          <w:rFonts w:eastAsiaTheme="minorEastAsia" w:cs="Arial"/>
        </w:rPr>
        <w:t xml:space="preserve">5% ligand was lost due to binding to mu receptors in our experimental systems (data not shown). </w:t>
      </w:r>
      <w:bookmarkStart w:id="39" w:name="_Hlk43899261"/>
    </w:p>
    <w:bookmarkEnd w:id="39"/>
    <w:p w14:paraId="1C2102E5" w14:textId="60D3CD03" w:rsidR="00AE3CD8" w:rsidRDefault="00AE3CD8" w:rsidP="00AE3CD8">
      <w:pPr>
        <w:jc w:val="both"/>
        <w:rPr>
          <w:rFonts w:cs="Arial"/>
        </w:rPr>
      </w:pPr>
      <w:r>
        <w:rPr>
          <w:rFonts w:cs="Arial"/>
        </w:rPr>
        <w:t xml:space="preserve">The parameters were estimated by fitting the model to the time course of association and dissociation data. </w:t>
      </w:r>
      <w:r w:rsidR="0063256E">
        <w:rPr>
          <w:rFonts w:cs="Arial"/>
        </w:rPr>
        <w:t xml:space="preserve">Single point estimation of each parameter was obtained by fitting to the mean values of experimental data. </w:t>
      </w:r>
      <w:r>
        <w:rPr>
          <w:rFonts w:cs="Arial"/>
        </w:rPr>
        <w:t xml:space="preserve">The variability in experimental data and uncertainty in parameter estimation was captured and quantified by a boot strapping strategy developed earlier </w:t>
      </w:r>
      <w:r>
        <w:rPr>
          <w:rFonts w:cs="Arial"/>
        </w:rPr>
        <w:fldChar w:fldCharType="begin"/>
      </w:r>
      <w:r w:rsidR="00C87F29">
        <w:rPr>
          <w:rFonts w:cs="Arial"/>
        </w:rPr>
        <w:instrText xml:space="preserve"> ADDIN EN.CITE &lt;EndNote&gt;&lt;Cite&gt;&lt;Author&gt;Chang&lt;/Author&gt;&lt;Year&gt;2017&lt;/Year&gt;&lt;RecNum&gt;117&lt;/RecNum&gt;&lt;DisplayText&gt;[2]&lt;/DisplayText&gt;&lt;record&gt;&lt;rec-number&gt;117&lt;/rec-number&gt;&lt;foreign-keys&gt;&lt;key app="EN" db-id="wdv2wdxzmr2203evffzpapp70f22svdwxz0t" timestamp="1511799038"&gt;117&lt;/key&gt;&lt;/foreign-keys&gt;&lt;ref-type name="Journal Article"&gt;17&lt;/ref-type&gt;&lt;contributors&gt;&lt;authors&gt;&lt;author&gt;Chang,Kelly C.&lt;/author&gt;&lt;author&gt;Dutta,Sara&lt;/author&gt;&lt;author&gt;Mirams,Gary R.&lt;/author&gt;&lt;author&gt;Beattie,Kylie A.&lt;/author&gt;&lt;author&gt;Sheng,Jiansong&lt;/author&gt;&lt;author&gt;Tran,Phu N.&lt;/author&gt;&lt;author&gt;Wu,Min&lt;/author&gt;&lt;author&gt;Wu,Wendy W.&lt;/author&gt;&lt;author&gt;Colatsky,Thomas&lt;/author&gt;&lt;author&gt;Strauss,David G.&lt;/author&gt;&lt;author&gt;Li,Zhihua&lt;/author&gt;&lt;/authors&gt;&lt;/contributors&gt;&lt;auth-address&gt;Zhihua Li,Division of Applied Regulatory Science, Center for Drug Evaluation and Research, Office of Translational Sciences, Office of Clinical Pharmacology, Food and Drug Administration,United States,Zhihua.Li@fda.hhs.gov&lt;/auth-address&gt;&lt;titles&gt;&lt;title&gt;Uncertainty Quantification Reveals the Importance of Data Variability and Experimental Design Considerations for in Silico Proarrhythmia Risk Assessment&lt;/title&gt;&lt;secondary-title&gt;Frontiers in Physiology&lt;/secondary-title&gt;&lt;short-title&gt;CiPA Uncertainty Quantification&lt;/short-title&gt;&lt;/titles&gt;&lt;periodical&gt;&lt;full-title&gt;Frontiers in Physiology&lt;/full-title&gt;&lt;/periodical&gt;&lt;volume&gt;8&lt;/volume&gt;&lt;number&gt;917&lt;/number&gt;&lt;keywords&gt;&lt;keyword&gt;uncertainty quantification,Experimental variability,Cardiac Electrophysiology,action potential,Torsade de Pointes,ion channel,Pharmacology,computational modeling,Proarrhythmia&lt;/keyword&gt;&lt;/keywords&gt;&lt;dates&gt;&lt;year&gt;2017&lt;/year&gt;&lt;pub-dates&gt;&lt;date&gt;2017-November-21&lt;/date&gt;&lt;/pub-dates&gt;&lt;/dates&gt;&lt;isbn&gt;1664-042X&lt;/isbn&gt;&lt;work-type&gt;Original Research&lt;/work-type&gt;&lt;urls&gt;&lt;related-urls&gt;&lt;url&gt;https://www.frontiersin.org/article/10.3389/fphys.2017.00917&lt;/url&gt;&lt;/related-urls&gt;&lt;/urls&gt;&lt;electronic-resource-num&gt;10.3389/fphys.2017.00917&lt;/electronic-resource-num&gt;&lt;language&gt;English&lt;/language&gt;&lt;/record&gt;&lt;/Cite&gt;&lt;/EndNote&gt;</w:instrText>
      </w:r>
      <w:r>
        <w:rPr>
          <w:rFonts w:cs="Arial"/>
        </w:rPr>
        <w:fldChar w:fldCharType="separate"/>
      </w:r>
      <w:r w:rsidR="00C87F29">
        <w:rPr>
          <w:rFonts w:cs="Arial"/>
          <w:noProof/>
        </w:rPr>
        <w:t>[2]</w:t>
      </w:r>
      <w:r>
        <w:rPr>
          <w:rFonts w:cs="Arial"/>
        </w:rPr>
        <w:fldChar w:fldCharType="end"/>
      </w:r>
      <w:r>
        <w:rPr>
          <w:rFonts w:cs="Arial"/>
        </w:rPr>
        <w:t xml:space="preserve">, which resulted in 2000 parameter sets that describe the joint distribution of Kon, </w:t>
      </w:r>
      <w:proofErr w:type="spellStart"/>
      <w:r>
        <w:rPr>
          <w:rFonts w:cs="Arial"/>
        </w:rPr>
        <w:t>Koff</w:t>
      </w:r>
      <w:proofErr w:type="spellEnd"/>
      <w:r>
        <w:rPr>
          <w:rFonts w:cs="Arial"/>
        </w:rPr>
        <w:t>, and n based on experimental data.</w:t>
      </w:r>
    </w:p>
    <w:p w14:paraId="3978C0B1" w14:textId="77777777" w:rsidR="00AE3CD8" w:rsidRDefault="00AE3CD8" w:rsidP="00AE3CD8">
      <w:pPr>
        <w:pStyle w:val="Heading3"/>
      </w:pPr>
      <w:r>
        <w:t>Pharmacokinetic Models</w:t>
      </w:r>
    </w:p>
    <w:p w14:paraId="6885144D" w14:textId="57133F60" w:rsidR="00AE3CD8" w:rsidRDefault="00AE3CD8" w:rsidP="00AE3CD8">
      <w:r>
        <w:t xml:space="preserve">Compartmental pharmacokinetic (PK) models for fentanyl </w:t>
      </w:r>
      <w:r w:rsidR="0063256E">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63256E">
        <w:fldChar w:fldCharType="separate"/>
      </w:r>
      <w:r w:rsidR="0063256E">
        <w:rPr>
          <w:noProof/>
        </w:rPr>
        <w:t>[3]</w:t>
      </w:r>
      <w:r w:rsidR="0063256E">
        <w:fldChar w:fldCharType="end"/>
      </w:r>
      <w:r w:rsidR="0063256E">
        <w:t xml:space="preserve"> </w:t>
      </w:r>
      <w:r>
        <w:t xml:space="preserve">and buprenorphine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ere used in this study. Briefly, a three-compartment was used to describe the time course of plasma concentration after an intravenous bonus injection of buprenorphine and fentanyl, respectively. A </w:t>
      </w:r>
      <w:proofErr w:type="spellStart"/>
      <w:r>
        <w:t>biophase</w:t>
      </w:r>
      <w:proofErr w:type="spellEnd"/>
      <w:r>
        <w:t xml:space="preserve"> equilibrium model was used to characterize the transfer of ligands from the plasma to the effective compartment. A two-compartment model developed by </w:t>
      </w:r>
      <w:proofErr w:type="spellStart"/>
      <w:r>
        <w:t>Yassen</w:t>
      </w:r>
      <w:proofErr w:type="spellEnd"/>
      <w:r>
        <w:t xml:space="preserve"> et al. </w:t>
      </w:r>
      <w:r>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fldChar w:fldCharType="separate"/>
      </w:r>
      <w:r w:rsidR="0063256E">
        <w:rPr>
          <w:noProof/>
        </w:rPr>
        <w:t>[4]</w:t>
      </w:r>
      <w:r>
        <w:fldChar w:fldCharType="end"/>
      </w:r>
      <w:r>
        <w:t xml:space="preserve"> was used to describe the PK of naloxone following continuous intravenous infusion.</w:t>
      </w:r>
    </w:p>
    <w:p w14:paraId="5468AB2F" w14:textId="0BC49BEC" w:rsidR="00AE3CD8" w:rsidRDefault="00AE3CD8" w:rsidP="00AE3CD8">
      <w:r>
        <w:t>For the PK of naloxone following nasal administration, plasma concentration profiles after</w:t>
      </w:r>
      <w:r w:rsidR="00277E03">
        <w:t xml:space="preserve"> a 4 mg intranasal (IN) naloxone hydrochloride dose in a single nostril and two 4 mg IN doses (1 per nostril administered approximately at the same time)</w:t>
      </w:r>
      <w:r>
        <w:t xml:space="preserve">, as documented in the FDA label </w:t>
      </w:r>
      <w:r>
        <w:fldChar w:fldCharType="begin"/>
      </w:r>
      <w:r w:rsidR="0063256E">
        <w:instrText xml:space="preserve"> ADDIN EN.CITE &lt;EndNote&gt;&lt;Cite&gt;&lt;Author&gt;Administration&lt;/Author&gt;&lt;Year&gt;2015&lt;/Year&gt;&lt;RecNum&gt;276&lt;/RecNum&gt;&lt;DisplayText&gt;[5]&lt;/DisplayText&gt;&lt;record&gt;&lt;rec-number&gt;276&lt;/rec-number&gt;&lt;foreign-keys&gt;&lt;key app="EN" db-id="wdv2wdxzmr2203evffzpapp70f22svdwxz0t" timestamp="1589486983"&gt;276&lt;/key&gt;&lt;/foreign-keys&gt;&lt;ref-type name="Web Page"&gt;12&lt;/ref-type&gt;&lt;contributors&gt;&lt;authors&gt;&lt;author&gt;US Food and Drug Administration&lt;/author&gt;&lt;/authors&gt;&lt;/contributors&gt;&lt;titles&gt;&lt;title&gt;NARCAN Nasal Spray Label&lt;/title&gt;&lt;/titles&gt;&lt;dates&gt;&lt;year&gt;2015&lt;/year&gt;&lt;/dates&gt;&lt;urls&gt;&lt;related-urls&gt;&lt;url&gt;https://www.accessdata.fda.gov/drugsatfda_docs/label/2015/208411lbl.pdf&lt;/url&gt;&lt;/related-urls&gt;&lt;/urls&gt;&lt;/record&gt;&lt;/Cite&gt;&lt;/EndNote&gt;</w:instrText>
      </w:r>
      <w:r>
        <w:fldChar w:fldCharType="separate"/>
      </w:r>
      <w:r w:rsidR="0063256E">
        <w:rPr>
          <w:noProof/>
        </w:rPr>
        <w:t>[5]</w:t>
      </w:r>
      <w:r>
        <w:fldChar w:fldCharType="end"/>
      </w:r>
      <w:r>
        <w:t>, were used to construct a nasal PK model. A transit compartment model with two transition compartments was used to describe the delay between the nasal spray and plasma concentration profile. The following system of ODEs was used to characterize the system.</w:t>
      </w:r>
    </w:p>
    <w:p w14:paraId="4E7C026A" w14:textId="77777777" w:rsidR="00AE3CD8" w:rsidRPr="00A97E55" w:rsidRDefault="00EC5D46"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2)</w:t>
      </w:r>
    </w:p>
    <w:p w14:paraId="06757C45" w14:textId="77777777" w:rsidR="00AE3CD8" w:rsidRPr="00A97E55" w:rsidRDefault="00EC5D46"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3)</w:t>
      </w:r>
    </w:p>
    <w:p w14:paraId="642D1BC9" w14:textId="77777777" w:rsidR="00AE3CD8" w:rsidRPr="00A97E55" w:rsidRDefault="00EC5D46"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in/V*T2-CL/V*P</m:t>
        </m:r>
      </m:oMath>
      <w:r w:rsidR="00AE3CD8">
        <w:rPr>
          <w:rFonts w:eastAsiaTheme="minorEastAsia"/>
        </w:rPr>
        <w:t xml:space="preserve"> (4)</w:t>
      </w:r>
    </w:p>
    <w:p w14:paraId="318FDB1E" w14:textId="2ED5FEB1" w:rsidR="00AE3CD8" w:rsidRDefault="00AE3CD8" w:rsidP="00AE3CD8">
      <w:pPr>
        <w:rPr>
          <w:rFonts w:eastAsiaTheme="minorEastAsia"/>
        </w:rPr>
      </w:pPr>
      <w:r>
        <w:rPr>
          <w:rFonts w:eastAsiaTheme="minorEastAsia"/>
        </w:rPr>
        <w:t>Here D, T1, T2, and P are the initial dose of nasal spray, and drug concentrations in the 1</w:t>
      </w:r>
      <w:r w:rsidRPr="00A97E55">
        <w:rPr>
          <w:rFonts w:eastAsiaTheme="minorEastAsia"/>
          <w:vertAlign w:val="superscript"/>
        </w:rPr>
        <w:t>st</w:t>
      </w:r>
      <w:r>
        <w:rPr>
          <w:rFonts w:eastAsiaTheme="minorEastAsia"/>
        </w:rPr>
        <w:t xml:space="preserve"> transit, the 2</w:t>
      </w:r>
      <w:r w:rsidRPr="00A97E55">
        <w:rPr>
          <w:rFonts w:eastAsiaTheme="minorEastAsia"/>
          <w:vertAlign w:val="superscript"/>
        </w:rPr>
        <w:t>nd</w:t>
      </w:r>
      <w:r>
        <w:rPr>
          <w:rFonts w:eastAsiaTheme="minorEastAsia"/>
        </w:rPr>
        <w:t xml:space="preserve"> transit, and the central compartment, respectively. F, </w:t>
      </w:r>
      <w:proofErr w:type="spellStart"/>
      <w:r>
        <w:rPr>
          <w:rFonts w:eastAsiaTheme="minorEastAsia"/>
        </w:rPr>
        <w:t>Ktr</w:t>
      </w:r>
      <w:proofErr w:type="spellEnd"/>
      <w:r>
        <w:rPr>
          <w:rFonts w:eastAsiaTheme="minorEastAsia"/>
        </w:rPr>
        <w:t xml:space="preserve">, Kin, CL and V are the bioavailability, transit rate, absorption rate, clearance, and volume of distribution, respectively. The following values were used based on model fitting: F = 0.6349, </w:t>
      </w:r>
      <w:proofErr w:type="spellStart"/>
      <w:r>
        <w:rPr>
          <w:rFonts w:eastAsiaTheme="minorEastAsia"/>
        </w:rPr>
        <w:t>Ktr</w:t>
      </w:r>
      <w:proofErr w:type="spellEnd"/>
      <w:r>
        <w:rPr>
          <w:rFonts w:eastAsiaTheme="minorEastAsia"/>
        </w:rPr>
        <w:t xml:space="preserve"> = 0.004741 s</w:t>
      </w:r>
      <w:r w:rsidRPr="00131654">
        <w:rPr>
          <w:rFonts w:eastAsiaTheme="minorEastAsia"/>
          <w:vertAlign w:val="superscript"/>
        </w:rPr>
        <w:t>-1</w:t>
      </w:r>
      <w:r>
        <w:rPr>
          <w:rFonts w:eastAsiaTheme="minorEastAsia"/>
        </w:rPr>
        <w:t>, Kin = 0.0001775 s</w:t>
      </w:r>
      <w:r w:rsidRPr="00131654">
        <w:rPr>
          <w:rFonts w:eastAsiaTheme="minorEastAsia"/>
          <w:vertAlign w:val="superscript"/>
        </w:rPr>
        <w:t>-1</w:t>
      </w:r>
      <w:r>
        <w:rPr>
          <w:rFonts w:eastAsiaTheme="minorEastAsia"/>
        </w:rPr>
        <w:t>, CL = 89 ml/s, V = 3224 ml.</w:t>
      </w:r>
      <w:r w:rsidR="00BB68D7">
        <w:rPr>
          <w:rFonts w:eastAsiaTheme="minorEastAsia"/>
        </w:rPr>
        <w:t xml:space="preserve"> In line with the FDA label, the 3</w:t>
      </w:r>
      <w:r w:rsidR="00BB68D7" w:rsidRPr="00562AE9">
        <w:rPr>
          <w:rFonts w:eastAsiaTheme="minorEastAsia"/>
          <w:vertAlign w:val="superscript"/>
        </w:rPr>
        <w:t>rd</w:t>
      </w:r>
      <w:r w:rsidR="00BB68D7">
        <w:rPr>
          <w:rFonts w:eastAsiaTheme="minorEastAsia"/>
        </w:rPr>
        <w:t xml:space="preserve"> dose is administered into the same nostril as the 1</w:t>
      </w:r>
      <w:r w:rsidR="00BB68D7" w:rsidRPr="00562AE9">
        <w:rPr>
          <w:rFonts w:eastAsiaTheme="minorEastAsia"/>
          <w:vertAlign w:val="superscript"/>
        </w:rPr>
        <w:t>st</w:t>
      </w:r>
      <w:r w:rsidR="00BB68D7">
        <w:rPr>
          <w:rFonts w:eastAsiaTheme="minorEastAsia"/>
        </w:rPr>
        <w:t xml:space="preserve"> dose, and the 4</w:t>
      </w:r>
      <w:r w:rsidR="00BB68D7" w:rsidRPr="00562AE9">
        <w:rPr>
          <w:rFonts w:eastAsiaTheme="minorEastAsia"/>
          <w:vertAlign w:val="superscript"/>
        </w:rPr>
        <w:t>th</w:t>
      </w:r>
      <w:r w:rsidR="00BB68D7">
        <w:rPr>
          <w:rFonts w:eastAsiaTheme="minorEastAsia"/>
        </w:rPr>
        <w:t xml:space="preserve"> dose the 2</w:t>
      </w:r>
      <w:r w:rsidR="00BB68D7" w:rsidRPr="00562AE9">
        <w:rPr>
          <w:rFonts w:eastAsiaTheme="minorEastAsia"/>
          <w:vertAlign w:val="superscript"/>
        </w:rPr>
        <w:t>nd</w:t>
      </w:r>
      <w:r w:rsidR="00BB68D7">
        <w:rPr>
          <w:rFonts w:eastAsiaTheme="minorEastAsia"/>
        </w:rPr>
        <w:t>. A 15% reduction in bioavailability for the 3</w:t>
      </w:r>
      <w:r w:rsidR="00BB68D7" w:rsidRPr="00562AE9">
        <w:rPr>
          <w:rFonts w:eastAsiaTheme="minorEastAsia"/>
          <w:vertAlign w:val="superscript"/>
        </w:rPr>
        <w:t>rd</w:t>
      </w:r>
      <w:r w:rsidR="00BB68D7">
        <w:rPr>
          <w:rFonts w:eastAsiaTheme="minorEastAsia"/>
        </w:rPr>
        <w:t xml:space="preserve"> and 4</w:t>
      </w:r>
      <w:r w:rsidR="00BB68D7" w:rsidRPr="00562AE9">
        <w:rPr>
          <w:rFonts w:eastAsiaTheme="minorEastAsia"/>
          <w:vertAlign w:val="superscript"/>
        </w:rPr>
        <w:t>th</w:t>
      </w:r>
      <w:r w:rsidR="00BB68D7">
        <w:rPr>
          <w:rFonts w:eastAsiaTheme="minorEastAsia"/>
        </w:rPr>
        <w:t xml:space="preserve"> doses was applied to account for likely loss of drug (e.g. overflow) and/or reduced absorption due to repeat dosing in the same nostril.</w:t>
      </w:r>
    </w:p>
    <w:p w14:paraId="76D5D35B" w14:textId="77777777" w:rsidR="00AE3CD8" w:rsidRDefault="00AE3CD8" w:rsidP="00AE3CD8">
      <w:pPr>
        <w:rPr>
          <w:rFonts w:eastAsiaTheme="minorEastAsia"/>
        </w:rPr>
      </w:pPr>
      <w:r>
        <w:rPr>
          <w:rFonts w:eastAsiaTheme="minorEastAsia"/>
        </w:rPr>
        <w:t xml:space="preserve">For the PK of naloxone following intramuscular injection, a model with 2 transition, 1 central, and 1 peripheral </w:t>
      </w:r>
      <w:proofErr w:type="gramStart"/>
      <w:r>
        <w:rPr>
          <w:rFonts w:eastAsiaTheme="minorEastAsia"/>
        </w:rPr>
        <w:t>compartments</w:t>
      </w:r>
      <w:proofErr w:type="gramEnd"/>
      <w:r>
        <w:rPr>
          <w:rFonts w:eastAsiaTheme="minorEastAsia"/>
        </w:rPr>
        <w:t xml:space="preserve"> was adopted.</w:t>
      </w:r>
    </w:p>
    <w:p w14:paraId="041A3283" w14:textId="77777777" w:rsidR="00AE3CD8" w:rsidRPr="00A97E55" w:rsidRDefault="00EC5D46"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5)</w:t>
      </w:r>
    </w:p>
    <w:p w14:paraId="7C108728" w14:textId="77777777" w:rsidR="00AE3CD8" w:rsidRPr="00A97E55" w:rsidRDefault="00EC5D46"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6)</w:t>
      </w:r>
    </w:p>
    <w:p w14:paraId="211DF2E2" w14:textId="77777777" w:rsidR="00AE3CD8" w:rsidRDefault="00EC5D46"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in</m:t>
            </m:r>
          </m:num>
          <m:den>
            <m:r>
              <w:rPr>
                <w:rFonts w:ascii="Cambria Math" w:hAnsi="Cambria Math"/>
              </w:rPr>
              <m:t>V</m:t>
            </m:r>
          </m:den>
        </m:f>
        <m:r>
          <w:rPr>
            <w:rFonts w:ascii="Cambria Math" w:hAnsi="Cambria Math"/>
          </w:rPr>
          <m:t>*T2-</m:t>
        </m:r>
        <m:f>
          <m:fPr>
            <m:ctrlPr>
              <w:rPr>
                <w:rFonts w:ascii="Cambria Math" w:hAnsi="Cambria Math"/>
                <w:i/>
              </w:rPr>
            </m:ctrlPr>
          </m:fPr>
          <m:num>
            <m:r>
              <w:rPr>
                <w:rFonts w:ascii="Cambria Math" w:hAnsi="Cambria Math"/>
              </w:rPr>
              <m:t>CL</m:t>
            </m:r>
          </m:num>
          <m:den>
            <m:r>
              <w:rPr>
                <w:rFonts w:ascii="Cambria Math" w:hAnsi="Cambria Math"/>
              </w:rPr>
              <m:t>V</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2-</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m:t>
        </m:r>
      </m:oMath>
      <w:r w:rsidR="00AE3CD8">
        <w:rPr>
          <w:rFonts w:eastAsiaTheme="minorEastAsia"/>
        </w:rPr>
        <w:t xml:space="preserve">  (7)</w:t>
      </w:r>
    </w:p>
    <w:p w14:paraId="14FB8A91" w14:textId="77777777" w:rsidR="00AE3CD8" w:rsidRDefault="00EC5D46" w:rsidP="00AE3CD8">
      <w:pPr>
        <w:rPr>
          <w:rFonts w:eastAsiaTheme="minorEastAsia"/>
        </w:rPr>
      </w:pPr>
      <m:oMath>
        <m:f>
          <m:fPr>
            <m:ctrlPr>
              <w:rPr>
                <w:rFonts w:ascii="Cambria Math" w:hAnsi="Cambria Math"/>
                <w:i/>
              </w:rPr>
            </m:ctrlPr>
          </m:fPr>
          <m:num>
            <m:r>
              <w:rPr>
                <w:rFonts w:ascii="Cambria Math" w:hAnsi="Cambria Math"/>
              </w:rPr>
              <m:t>dP2</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2</m:t>
        </m:r>
      </m:oMath>
      <w:r w:rsidR="00AE3CD8">
        <w:rPr>
          <w:rFonts w:eastAsiaTheme="minorEastAsia"/>
        </w:rPr>
        <w:t xml:space="preserve">  (8)</w:t>
      </w:r>
    </w:p>
    <w:p w14:paraId="10FF9493" w14:textId="7697BFA7" w:rsidR="00AE3CD8" w:rsidRDefault="00AE3CD8" w:rsidP="00AE3CD8">
      <w:pPr>
        <w:rPr>
          <w:rFonts w:eastAsiaTheme="minorEastAsia"/>
        </w:rPr>
      </w:pPr>
      <w:r>
        <w:rPr>
          <w:rFonts w:eastAsiaTheme="minorEastAsia"/>
        </w:rPr>
        <w:t xml:space="preserve">Here absorption-related parameters F, </w:t>
      </w:r>
      <w:proofErr w:type="spellStart"/>
      <w:r>
        <w:rPr>
          <w:rFonts w:eastAsiaTheme="minorEastAsia"/>
        </w:rPr>
        <w:t>Ktr</w:t>
      </w:r>
      <w:proofErr w:type="spellEnd"/>
      <w:r>
        <w:rPr>
          <w:rFonts w:eastAsiaTheme="minorEastAsia"/>
        </w:rPr>
        <w:t>, and Kin depend on each formulation so are different among IM products: the 2 mg/0.4 mL, 0.4 mg/0.4 mL, and 2 mg/2 mL formulations have values 0.7371/0.5169/0.42</w:t>
      </w:r>
      <w:r w:rsidR="004372E9">
        <w:rPr>
          <w:rFonts w:eastAsiaTheme="minorEastAsia"/>
        </w:rPr>
        <w:t>2</w:t>
      </w:r>
      <w:r>
        <w:rPr>
          <w:rFonts w:eastAsiaTheme="minorEastAsia"/>
        </w:rPr>
        <w:t xml:space="preserve">6 for F, </w:t>
      </w:r>
      <w:r w:rsidR="00C110AB">
        <w:rPr>
          <w:rFonts w:eastAsiaTheme="minorEastAsia"/>
        </w:rPr>
        <w:t>0.007599</w:t>
      </w:r>
      <w:r>
        <w:rPr>
          <w:rFonts w:eastAsiaTheme="minorEastAsia"/>
        </w:rPr>
        <w:t>/0.005563/0.002946 s</w:t>
      </w:r>
      <w:r w:rsidRPr="002940B3">
        <w:rPr>
          <w:rFonts w:eastAsiaTheme="minorEastAsia"/>
          <w:vertAlign w:val="superscript"/>
        </w:rPr>
        <w:t>-1</w:t>
      </w:r>
      <w:r>
        <w:rPr>
          <w:rFonts w:eastAsiaTheme="minorEastAsia"/>
        </w:rPr>
        <w:t xml:space="preserve"> for </w:t>
      </w:r>
      <w:proofErr w:type="spellStart"/>
      <w:r>
        <w:rPr>
          <w:rFonts w:eastAsiaTheme="minorEastAsia"/>
        </w:rPr>
        <w:t>Ktr</w:t>
      </w:r>
      <w:proofErr w:type="spellEnd"/>
      <w:r>
        <w:rPr>
          <w:rFonts w:eastAsiaTheme="minorEastAsia"/>
        </w:rPr>
        <w:t xml:space="preserve">, and </w:t>
      </w:r>
      <w:r w:rsidR="00C110AB">
        <w:rPr>
          <w:rFonts w:eastAsiaTheme="minorEastAsia"/>
        </w:rPr>
        <w:t>0.007603</w:t>
      </w:r>
      <w:r>
        <w:rPr>
          <w:rFonts w:eastAsiaTheme="minorEastAsia"/>
        </w:rPr>
        <w:t>/109.5/110.8 s</w:t>
      </w:r>
      <w:r w:rsidRPr="002940B3">
        <w:rPr>
          <w:rFonts w:eastAsiaTheme="minorEastAsia"/>
          <w:vertAlign w:val="superscript"/>
        </w:rPr>
        <w:t>-1</w:t>
      </w:r>
      <w:r>
        <w:rPr>
          <w:rFonts w:eastAsiaTheme="minorEastAsia"/>
        </w:rPr>
        <w:t xml:space="preserve"> for Kin, respectively. The other parameters, CL and V (clearance and volume distribution for the central compartment), as well as </w:t>
      </w:r>
      <w:proofErr w:type="spellStart"/>
      <w:r>
        <w:rPr>
          <w:rFonts w:eastAsiaTheme="minorEastAsia"/>
        </w:rPr>
        <w:t>CLi</w:t>
      </w:r>
      <w:proofErr w:type="spellEnd"/>
      <w:r>
        <w:rPr>
          <w:rFonts w:eastAsiaTheme="minorEastAsia"/>
        </w:rPr>
        <w:t xml:space="preserve"> and V2 (inter-compartment clearance and volume distribution for the peripheral compartment), are considered to be the same for all IM formulations and take the values 36.03 mL/s (CL),135.4 L (V), 138.3 mL/s (</w:t>
      </w:r>
      <w:proofErr w:type="spellStart"/>
      <w:r>
        <w:rPr>
          <w:rFonts w:eastAsiaTheme="minorEastAsia"/>
        </w:rPr>
        <w:t>CLi</w:t>
      </w:r>
      <w:proofErr w:type="spellEnd"/>
      <w:r>
        <w:rPr>
          <w:rFonts w:eastAsiaTheme="minorEastAsia"/>
        </w:rPr>
        <w:t>) and 140.3 L (V2), respectively.</w:t>
      </w:r>
    </w:p>
    <w:p w14:paraId="3A850053" w14:textId="77777777" w:rsidR="00AE3CD8" w:rsidRPr="00A97E55" w:rsidRDefault="00AE3CD8" w:rsidP="00AE3CD8">
      <w:pPr>
        <w:rPr>
          <w:rFonts w:eastAsiaTheme="minorEastAsia"/>
        </w:rPr>
      </w:pPr>
    </w:p>
    <w:p w14:paraId="1B6A5250" w14:textId="7CDAC5A5" w:rsidR="00AE3CD8" w:rsidRDefault="00AE3CD8" w:rsidP="00AE3CD8">
      <w:pPr>
        <w:pStyle w:val="Heading3"/>
      </w:pPr>
      <w:r>
        <w:t xml:space="preserve">Simulate </w:t>
      </w:r>
      <w:r w:rsidR="00B4318F">
        <w:t>Clinical Studies for Fentanyl and Buprenorphine</w:t>
      </w:r>
    </w:p>
    <w:p w14:paraId="7A13FFC4" w14:textId="022D35BD" w:rsidR="00AE3CD8" w:rsidRDefault="00B4318F" w:rsidP="00AE3CD8">
      <w:r>
        <w:t xml:space="preserve">The </w:t>
      </w:r>
      <w:r w:rsidR="00425F4A">
        <w:t xml:space="preserve">receptor binding </w:t>
      </w:r>
      <w:r>
        <w:t xml:space="preserve">model was </w:t>
      </w:r>
      <w:r w:rsidR="00425F4A">
        <w:t>combined with PK models for opioids and/or naloxone</w:t>
      </w:r>
      <w:r>
        <w:t xml:space="preserve"> to simulate clinical ventilation studies for buprenorphine</w:t>
      </w:r>
      <w:r w:rsidR="00AE3CD8">
        <w:t xml:space="preserve"> </w:t>
      </w:r>
      <w:r w:rsidR="00425F4A">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rsidR="00425F4A">
        <w:fldChar w:fldCharType="separate"/>
      </w:r>
      <w:r w:rsidR="0063256E">
        <w:rPr>
          <w:noProof/>
        </w:rPr>
        <w:t>[4]</w:t>
      </w:r>
      <w:r w:rsidR="00425F4A">
        <w:fldChar w:fldCharType="end"/>
      </w:r>
      <w:r w:rsidR="00425F4A">
        <w:t xml:space="preserve"> and fentanyl </w:t>
      </w:r>
      <w:r w:rsidR="00425F4A">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25F4A">
        <w:fldChar w:fldCharType="separate"/>
      </w:r>
      <w:r w:rsidR="0063256E">
        <w:rPr>
          <w:noProof/>
        </w:rPr>
        <w:t>[3]</w:t>
      </w:r>
      <w:r w:rsidR="00425F4A">
        <w:fldChar w:fldCharType="end"/>
      </w:r>
      <w:r w:rsidR="00425F4A">
        <w:t xml:space="preserve">. The fentanyl and buprenorphine PK models </w:t>
      </w:r>
      <w:r w:rsidR="007B54DC">
        <w:t xml:space="preserve">after IV bolus injection </w:t>
      </w:r>
      <w:r w:rsidR="00425F4A">
        <w:t xml:space="preserve">were </w:t>
      </w:r>
      <w:r w:rsidR="007B54DC">
        <w:t>described by 3-compartment models</w:t>
      </w:r>
      <w:r w:rsidR="00425F4A">
        <w:t xml:space="preserve"> </w:t>
      </w:r>
      <w:r w:rsidR="00425F4A">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 </w:instrText>
      </w:r>
      <w:r w:rsidR="0063256E">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DATA </w:instrText>
      </w:r>
      <w:r w:rsidR="0063256E">
        <w:fldChar w:fldCharType="end"/>
      </w:r>
      <w:r w:rsidR="00425F4A">
        <w:fldChar w:fldCharType="separate"/>
      </w:r>
      <w:r w:rsidR="0063256E">
        <w:rPr>
          <w:noProof/>
        </w:rPr>
        <w:t>[3, 4]</w:t>
      </w:r>
      <w:r w:rsidR="00425F4A">
        <w:fldChar w:fldCharType="end"/>
      </w:r>
      <w:r w:rsidR="007B54DC">
        <w:t xml:space="preserve"> with following equations.</w:t>
      </w:r>
    </w:p>
    <w:p w14:paraId="76DB49B6" w14:textId="77777777" w:rsidR="007B54DC" w:rsidRPr="007C11BF" w:rsidRDefault="00EC5D46" w:rsidP="007B54DC">
      <w:pPr>
        <w:rPr>
          <w:rFonts w:eastAsiaTheme="minorEastAsia"/>
        </w:rPr>
      </w:pPr>
      <m:oMath>
        <m:f>
          <m:fPr>
            <m:ctrlPr>
              <w:rPr>
                <w:rFonts w:ascii="Cambria Math" w:hAnsi="Cambria Math"/>
                <w:i/>
              </w:rPr>
            </m:ctrlPr>
          </m:fPr>
          <m:num>
            <m:r>
              <w:rPr>
                <w:rFonts w:ascii="Cambria Math" w:hAnsi="Cambria Math"/>
              </w:rPr>
              <m:t>dC1</m:t>
            </m:r>
          </m:num>
          <m:den>
            <m:r>
              <w:rPr>
                <w:rFonts w:ascii="Cambria Math" w:hAnsi="Cambria Math"/>
              </w:rPr>
              <m:t>dt</m:t>
            </m:r>
          </m:den>
        </m:f>
        <m:r>
          <w:rPr>
            <w:rFonts w:ascii="Cambria Math" w:hAnsi="Cambria Math"/>
          </w:rPr>
          <m:t>=K21*C2-K12*C1-Kout*C1</m:t>
        </m:r>
      </m:oMath>
      <w:r w:rsidR="007B54DC">
        <w:rPr>
          <w:rFonts w:eastAsiaTheme="minorEastAsia"/>
        </w:rPr>
        <w:t xml:space="preserve"> (9)</w:t>
      </w:r>
    </w:p>
    <w:p w14:paraId="55A7BA4F" w14:textId="01DF2A12" w:rsidR="007B54DC" w:rsidRDefault="00EC5D46"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2</m:t>
            </m:r>
          </m:num>
          <m:den>
            <m:r>
              <w:rPr>
                <w:rFonts w:ascii="Cambria Math" w:eastAsiaTheme="minorEastAsia" w:hAnsi="Cambria Math"/>
              </w:rPr>
              <m:t>dt</m:t>
            </m:r>
          </m:den>
        </m:f>
        <m:r>
          <w:rPr>
            <w:rFonts w:ascii="Cambria Math" w:eastAsiaTheme="minorEastAsia" w:hAnsi="Cambria Math"/>
          </w:rPr>
          <m:t>=K12*C1-K21*C2</m:t>
        </m:r>
      </m:oMath>
      <w:r w:rsidR="007B54DC">
        <w:rPr>
          <w:rFonts w:eastAsiaTheme="minorEastAsia"/>
        </w:rPr>
        <w:t xml:space="preserve"> (10)</w:t>
      </w:r>
    </w:p>
    <w:p w14:paraId="695DA16B" w14:textId="6CDD7A63" w:rsidR="004A09F5" w:rsidRPr="007C11BF" w:rsidRDefault="00EC5D46"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3</m:t>
            </m:r>
          </m:num>
          <m:den>
            <m:r>
              <w:rPr>
                <w:rFonts w:ascii="Cambria Math" w:eastAsiaTheme="minorEastAsia" w:hAnsi="Cambria Math"/>
              </w:rPr>
              <m:t>dt</m:t>
            </m:r>
          </m:den>
        </m:f>
        <m:r>
          <w:rPr>
            <w:rFonts w:ascii="Cambria Math" w:eastAsiaTheme="minorEastAsia" w:hAnsi="Cambria Math"/>
          </w:rPr>
          <m:t>=K13*C1-K31*C3</m:t>
        </m:r>
      </m:oMath>
      <w:r w:rsidR="004A09F5">
        <w:rPr>
          <w:rFonts w:eastAsiaTheme="minorEastAsia"/>
        </w:rPr>
        <w:t xml:space="preserve"> (11)</w:t>
      </w:r>
    </w:p>
    <w:p w14:paraId="1EA357D2" w14:textId="36F86FC0" w:rsidR="007B54DC" w:rsidRPr="007C11BF" w:rsidRDefault="00EC5D46"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K1*(C1-E)</m:t>
        </m:r>
      </m:oMath>
      <w:r w:rsidR="007B54DC">
        <w:rPr>
          <w:rFonts w:eastAsiaTheme="minorEastAsia"/>
        </w:rPr>
        <w:t xml:space="preserve"> (1</w:t>
      </w:r>
      <w:r w:rsidR="004A09F5">
        <w:rPr>
          <w:rFonts w:eastAsiaTheme="minorEastAsia"/>
        </w:rPr>
        <w:t>2</w:t>
      </w:r>
      <w:r w:rsidR="007B54DC">
        <w:rPr>
          <w:rFonts w:eastAsiaTheme="minorEastAsia"/>
        </w:rPr>
        <w:t>)</w:t>
      </w:r>
    </w:p>
    <w:p w14:paraId="51B06338" w14:textId="162F6327" w:rsidR="007B54DC" w:rsidRDefault="004A09F5" w:rsidP="00AE3CD8">
      <w:r>
        <w:t xml:space="preserve">Here C1, C2, C3 and </w:t>
      </w:r>
      <w:r w:rsidR="0063256E">
        <w:t>E</w:t>
      </w:r>
      <w:r>
        <w:t xml:space="preserve"> are opioid concentrations in the 1</w:t>
      </w:r>
      <w:r w:rsidRPr="004A09F5">
        <w:rPr>
          <w:vertAlign w:val="superscript"/>
        </w:rPr>
        <w:t>st</w:t>
      </w:r>
      <w:r>
        <w:t xml:space="preserve"> (central), 2</w:t>
      </w:r>
      <w:r w:rsidRPr="004A09F5">
        <w:rPr>
          <w:vertAlign w:val="superscript"/>
        </w:rPr>
        <w:t>nd</w:t>
      </w:r>
      <w:r>
        <w:t xml:space="preserve"> (peripheral), 3</w:t>
      </w:r>
      <w:r w:rsidRPr="004A09F5">
        <w:rPr>
          <w:vertAlign w:val="superscript"/>
        </w:rPr>
        <w:t>rd</w:t>
      </w:r>
      <w:r>
        <w:t xml:space="preserve"> (peripheral), and effective compartments, respectively. K12, K21, K13, and K31 are distribution rates from the central to peripheral and the peripheral to central compartments, respectively. </w:t>
      </w:r>
      <w:proofErr w:type="spellStart"/>
      <w:r>
        <w:t>Kout</w:t>
      </w:r>
      <w:proofErr w:type="spellEnd"/>
      <w:r>
        <w:t xml:space="preserve"> is the elimination rate, and K1 is the </w:t>
      </w:r>
      <w:proofErr w:type="spellStart"/>
      <w:r>
        <w:t>biophase</w:t>
      </w:r>
      <w:proofErr w:type="spellEnd"/>
      <w:r>
        <w:t xml:space="preserve"> equilibration rate constant between the central and effective compartment. </w:t>
      </w:r>
    </w:p>
    <w:p w14:paraId="113CF7D0" w14:textId="67070EE0" w:rsidR="004A09F5" w:rsidRDefault="004A09F5" w:rsidP="00AE3CD8">
      <w:r>
        <w:t xml:space="preserve">The concentration in the effective compartment E can be used as L in equation 1 which, together with each ligand (opioid or naloxone)’s own kinetic binding parameters Kon, </w:t>
      </w:r>
      <w:proofErr w:type="spellStart"/>
      <w:r>
        <w:t>Koff</w:t>
      </w:r>
      <w:proofErr w:type="spellEnd"/>
      <w:r>
        <w:t xml:space="preserve">, and n, can </w:t>
      </w:r>
      <w:r w:rsidR="00362D48">
        <w:t xml:space="preserve">be used to </w:t>
      </w:r>
      <w:r>
        <w:t>derive the time course of the (fraction of) mu receptor -bound opioid RL.</w:t>
      </w:r>
    </w:p>
    <w:p w14:paraId="6C47F331" w14:textId="4DD6E272" w:rsidR="00AE3CD8" w:rsidRDefault="00AE3CD8" w:rsidP="00AE3CD8">
      <w:r>
        <w:t xml:space="preserve">For buprenorphine, a linear transduction model as described in </w:t>
      </w:r>
      <w:proofErr w:type="spellStart"/>
      <w:r>
        <w:t>Yassen</w:t>
      </w:r>
      <w:proofErr w:type="spellEnd"/>
      <w:r>
        <w:t xml:space="preserve"> et al. </w:t>
      </w:r>
      <w:r>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 </w:instrText>
      </w:r>
      <w:r w:rsidR="0063256E">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DATA </w:instrText>
      </w:r>
      <w:r w:rsidR="0063256E">
        <w:fldChar w:fldCharType="end"/>
      </w:r>
      <w:r>
        <w:fldChar w:fldCharType="separate"/>
      </w:r>
      <w:r w:rsidR="0063256E">
        <w:rPr>
          <w:noProof/>
        </w:rPr>
        <w:t>[1, 4]</w:t>
      </w:r>
      <w:r>
        <w:fldChar w:fldCharType="end"/>
      </w:r>
      <w:r>
        <w:t xml:space="preserve"> was used to link the fraction of receptor bound by buprenorphine </w:t>
      </w:r>
      <w:r w:rsidR="004A09F5">
        <w:t xml:space="preserve">(RL) </w:t>
      </w:r>
      <w:r>
        <w:t>to the ventilation response with the following equation:</w:t>
      </w:r>
    </w:p>
    <w:p w14:paraId="1F499BB5" w14:textId="64A656FF" w:rsidR="00AE3CD8" w:rsidRPr="006C2108" w:rsidRDefault="00EC5D46" w:rsidP="00AE3CD8">
      <w:pPr>
        <w:rPr>
          <w:rFonts w:eastAsiaTheme="minorEastAsia"/>
        </w:rPr>
      </w:pPr>
      <m:oMath>
        <m:sSub>
          <m:sSubPr>
            <m:ctrlPr>
              <w:rPr>
                <w:rFonts w:ascii="Cambria Math" w:hAnsi="Cambria Math"/>
                <w:i/>
              </w:rPr>
            </m:ctrlPr>
          </m:sSubPr>
          <m:e>
            <m:r>
              <w:rPr>
                <w:rFonts w:ascii="Cambria Math" w:hAnsi="Cambria Math"/>
              </w:rPr>
              <m:t>E= E</m:t>
            </m:r>
          </m:e>
          <m:sub>
            <m:r>
              <w:rPr>
                <w:rFonts w:ascii="Cambria Math" w:hAnsi="Cambria Math"/>
              </w:rPr>
              <m:t>0</m:t>
            </m:r>
          </m:sub>
        </m:sSub>
        <m:r>
          <w:rPr>
            <w:rFonts w:ascii="Cambria Math" w:hAnsi="Cambria Math"/>
          </w:rPr>
          <m:t>*(1- α*(</m:t>
        </m:r>
        <m:f>
          <m:fPr>
            <m:ctrlPr>
              <w:rPr>
                <w:rFonts w:ascii="Cambria Math" w:hAnsi="Cambria Math"/>
                <w:i/>
              </w:rPr>
            </m:ctrlPr>
          </m:fPr>
          <m:num>
            <m:r>
              <w:rPr>
                <w:rFonts w:ascii="Cambria Math" w:hAnsi="Cambria Math"/>
              </w:rPr>
              <m:t>RL</m:t>
            </m:r>
          </m:num>
          <m:den>
            <m:sSub>
              <m:sSubPr>
                <m:ctrlPr>
                  <w:rPr>
                    <w:rFonts w:ascii="Cambria Math" w:hAnsi="Cambria Math"/>
                    <w:i/>
                  </w:rPr>
                </m:ctrlPr>
              </m:sSubPr>
              <m:e>
                <m:r>
                  <w:rPr>
                    <w:rFonts w:ascii="Cambria Math" w:hAnsi="Cambria Math"/>
                  </w:rPr>
                  <m:t>R</m:t>
                </m:r>
              </m:e>
              <m:sub>
                <m:r>
                  <w:rPr>
                    <w:rFonts w:ascii="Cambria Math" w:hAnsi="Cambria Math"/>
                  </w:rPr>
                  <m:t>total</m:t>
                </m:r>
              </m:sub>
            </m:sSub>
          </m:den>
        </m:f>
        <m:r>
          <w:rPr>
            <w:rFonts w:ascii="Cambria Math" w:hAnsi="Cambria Math"/>
          </w:rPr>
          <m:t>)</m:t>
        </m:r>
      </m:oMath>
      <w:r w:rsidR="00AE3CD8">
        <w:rPr>
          <w:rFonts w:eastAsiaTheme="minorEastAsia"/>
        </w:rPr>
        <w:t xml:space="preserve"> (</w:t>
      </w:r>
      <w:r w:rsidR="004A09F5">
        <w:rPr>
          <w:rFonts w:eastAsiaTheme="minorEastAsia"/>
        </w:rPr>
        <w:t>13</w:t>
      </w:r>
      <w:r w:rsidR="00AE3CD8">
        <w:rPr>
          <w:rFonts w:eastAsiaTheme="minorEastAsia"/>
        </w:rPr>
        <w:t>)</w:t>
      </w:r>
    </w:p>
    <w:p w14:paraId="65E740CC" w14:textId="2543FCB6" w:rsidR="00AE3CD8" w:rsidRDefault="00AE3CD8" w:rsidP="00AE3CD8">
      <w:r>
        <w:rPr>
          <w:rFonts w:eastAsiaTheme="minorEastAsia"/>
        </w:rPr>
        <w:t>Here E and E</w:t>
      </w:r>
      <w:r>
        <w:rPr>
          <w:rFonts w:eastAsiaTheme="minorEastAsia"/>
          <w:vertAlign w:val="subscript"/>
        </w:rPr>
        <w:t xml:space="preserve">0 </w:t>
      </w:r>
      <w:r>
        <w:t>are a patient’s minute ventilation volume (</w:t>
      </w:r>
      <w:proofErr w:type="spellStart"/>
      <w:r>
        <w:t>Vm</w:t>
      </w:r>
      <w:proofErr w:type="spellEnd"/>
      <w:r>
        <w:t>) after and before the use of opioids, respectively. E</w:t>
      </w:r>
      <w:r w:rsidRPr="0050334D">
        <w:rPr>
          <w:vertAlign w:val="subscript"/>
        </w:rPr>
        <w:t>0</w:t>
      </w:r>
      <w:r>
        <w:t xml:space="preserve"> was assumed to be 1. RL is the buprenorphine-occupied mu receptor, and </w:t>
      </w:r>
      <w:proofErr w:type="spellStart"/>
      <w:r>
        <w:t>R</w:t>
      </w:r>
      <w:r w:rsidRPr="006C2108">
        <w:rPr>
          <w:vertAlign w:val="subscript"/>
        </w:rPr>
        <w:t>total</w:t>
      </w:r>
      <w:proofErr w:type="spellEnd"/>
      <w:r>
        <w:rPr>
          <w:vertAlign w:val="subscript"/>
        </w:rPr>
        <w:t xml:space="preserve"> </w:t>
      </w:r>
      <w:r>
        <w:t xml:space="preserve">is the total amount of receptor (the sum of free, opioid-occupied, and naloxone-occupied receptors), which was assumed to be 1. The parameter </w:t>
      </w:r>
      <w:r>
        <w:rPr>
          <w:rFonts w:cs="Arial"/>
        </w:rPr>
        <w:t>α</w:t>
      </w:r>
      <w:r>
        <w:t xml:space="preserve"> is the intrinsic activity of each opioid and takes a value between 0 and 1. The </w:t>
      </w:r>
      <w:r>
        <w:rPr>
          <w:rFonts w:cs="Arial"/>
        </w:rPr>
        <w:t>α</w:t>
      </w:r>
      <w:r>
        <w:t xml:space="preserve"> values for buprenorphine was estimated to be 0.56 (coefficient of variation 5.6%), based on pharmacokinetic-pharmacodynamic analysis of respiratory depression in healthy volunteers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t>
      </w:r>
      <w:r w:rsidR="00D60511">
        <w:t>Our model was able to reproduce clinical data showing buprenorphine-induced ventilation depression and naloxone-mediated reversal</w:t>
      </w:r>
      <w:r w:rsidR="007479B9">
        <w:t xml:space="preserve"> (</w:t>
      </w:r>
      <w:r w:rsidR="007479B9" w:rsidRPr="007479B9">
        <w:t>Clinical_Comparison_all/Clinical_Comparison_Buprenorphine/figs/Buprenorphine_IV_Naloxone_IV_Full_timepoints.pdf</w:t>
      </w:r>
      <w:r w:rsidR="007479B9">
        <w:t>)</w:t>
      </w:r>
      <w:r w:rsidR="00D60511">
        <w:t>.</w:t>
      </w:r>
    </w:p>
    <w:p w14:paraId="02819A93" w14:textId="1E4C0940" w:rsidR="007479B9" w:rsidRDefault="007479B9" w:rsidP="007479B9">
      <w:pPr>
        <w:rPr>
          <w:rFonts w:cs="Arial"/>
        </w:rPr>
      </w:pPr>
      <w:r>
        <w:t>To recreate the figure, run “Buprenorphine_IV.sh”</w:t>
      </w:r>
      <w:r w:rsidR="00C25575">
        <w:t xml:space="preserve"> in (</w:t>
      </w:r>
      <w:proofErr w:type="spellStart"/>
      <w:r w:rsidR="00C25575">
        <w:t>Clinical_Comparison_Buprenorphine</w:t>
      </w:r>
      <w:proofErr w:type="spellEnd"/>
      <w:r w:rsidR="00C25575">
        <w:t xml:space="preserve">/). </w:t>
      </w:r>
      <w:r>
        <w:t>The figure</w:t>
      </w:r>
      <w:r w:rsidR="00226ABB">
        <w:t>, automatically saved in figs/,</w:t>
      </w:r>
      <w:r>
        <w:t xml:space="preserve"> will depict respirator</w:t>
      </w:r>
      <w:r w:rsidR="00C25575">
        <w:t>y</w:t>
      </w:r>
      <w:r>
        <w:t xml:space="preserve"> depression in response to .2mg Buprenorphine followed by reversal </w:t>
      </w:r>
      <w:r w:rsidR="008607DB">
        <w:t>by</w:t>
      </w:r>
      <w:r>
        <w:t xml:space="preserve"> a </w:t>
      </w:r>
      <w:r w:rsidR="00C8324F">
        <w:t>90-minute</w:t>
      </w:r>
      <w:r>
        <w:t xml:space="preserve"> infusion of naloxone started 30 minutes after Buprenorphine dosing. </w:t>
      </w:r>
    </w:p>
    <w:p w14:paraId="3C428FDC" w14:textId="6095B82C" w:rsidR="007479B9" w:rsidRDefault="007479B9" w:rsidP="00AE3CD8"/>
    <w:p w14:paraId="6AC7543C" w14:textId="77777777" w:rsidR="007479B9" w:rsidRDefault="007479B9" w:rsidP="00AE3CD8">
      <w:pPr>
        <w:rPr>
          <w:rFonts w:cs="Arial"/>
        </w:rPr>
      </w:pPr>
    </w:p>
    <w:p w14:paraId="73ADCE56" w14:textId="01B3992C" w:rsidR="00AE3CD8" w:rsidRDefault="00AE3CD8" w:rsidP="00AE3CD8">
      <w:pPr>
        <w:rPr>
          <w:rFonts w:cs="Arial"/>
        </w:rPr>
      </w:pPr>
      <w:r>
        <w:rPr>
          <w:rFonts w:cs="Arial"/>
        </w:rPr>
        <w:t>For fentanyl, it was estimated that the relationship between its concentration and the ventilation is non-linear</w:t>
      </w:r>
      <w:r w:rsidR="004F2E31">
        <w:rPr>
          <w:rFonts w:cs="Arial"/>
        </w:rPr>
        <w:t xml:space="preserve"> and has different parameters for naïve vs chronic users </w:t>
      </w:r>
      <w:r w:rsidR="004F2E31">
        <w:rPr>
          <w:rFonts w:cs="Arial"/>
        </w:rPr>
        <w:fldChar w:fldCharType="begin"/>
      </w:r>
      <w:r w:rsidR="0063256E">
        <w:rPr>
          <w:rFonts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F2E31">
        <w:rPr>
          <w:rFonts w:cs="Arial"/>
        </w:rPr>
        <w:fldChar w:fldCharType="separate"/>
      </w:r>
      <w:r w:rsidR="0063256E">
        <w:rPr>
          <w:rFonts w:cs="Arial"/>
          <w:noProof/>
        </w:rPr>
        <w:t>[3]</w:t>
      </w:r>
      <w:r w:rsidR="004F2E31">
        <w:rPr>
          <w:rFonts w:cs="Arial"/>
        </w:rPr>
        <w:fldChar w:fldCharType="end"/>
      </w:r>
      <w:r w:rsidR="004F2E31">
        <w:rPr>
          <w:rFonts w:cs="Arial"/>
        </w:rPr>
        <w:t>.</w:t>
      </w:r>
    </w:p>
    <w:p w14:paraId="6DD1BF96" w14:textId="3C3EFD1D" w:rsidR="00AE3CD8" w:rsidRDefault="004F2E31" w:rsidP="00AE3CD8">
      <w:pPr>
        <w:rPr>
          <w:rFonts w:eastAsiaTheme="minorEastAsia"/>
        </w:rPr>
      </w:pPr>
      <w:bookmarkStart w:id="40" w:name="_Hlk49952452"/>
      <m:oMath>
        <m:r>
          <w:rPr>
            <w:rFonts w:ascii="Cambria Math" w:eastAsiaTheme="minorEastAsia" w:hAnsi="Cambria Math"/>
          </w:rPr>
          <m:t xml:space="preserve">V(t)=VB*(1-     </m:t>
        </m:r>
        <m:f>
          <m:fPr>
            <m:type m:val="skw"/>
            <m:ctrlPr>
              <w:rPr>
                <w:rFonts w:ascii="Cambria Math" w:eastAsiaTheme="minorEastAsia" w:hAnsi="Cambria Math"/>
                <w:i/>
              </w:rPr>
            </m:ctrlPr>
          </m:fPr>
          <m:num>
            <m:r>
              <w:rPr>
                <w:rFonts w:ascii="Cambria Math" w:eastAsiaTheme="minorEastAsia" w:hAnsi="Cambria Math"/>
              </w:rPr>
              <m:t>α*(C(t)/C50)</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50</m:t>
                </m:r>
              </m:den>
            </m:f>
            <m:r>
              <w:rPr>
                <w:rFonts w:ascii="Cambria Math" w:eastAsiaTheme="minorEastAsia" w:hAnsi="Cambria Math"/>
              </w:rPr>
              <m:t>)</m:t>
            </m:r>
          </m:den>
        </m:f>
        <m:r>
          <w:rPr>
            <w:rFonts w:ascii="Cambria Math" w:eastAsiaTheme="minorEastAsia" w:hAnsi="Cambria Math"/>
          </w:rPr>
          <m:t xml:space="preserve"> </m:t>
        </m:r>
      </m:oMath>
      <w:bookmarkEnd w:id="40"/>
      <w:r w:rsidR="00AE3CD8">
        <w:rPr>
          <w:rFonts w:eastAsiaTheme="minorEastAsia"/>
        </w:rPr>
        <w:t xml:space="preserve">  (1</w:t>
      </w:r>
      <w:r w:rsidR="004A09F5">
        <w:rPr>
          <w:rFonts w:eastAsiaTheme="minorEastAsia"/>
        </w:rPr>
        <w:t>4</w:t>
      </w:r>
      <w:r w:rsidR="00AE3CD8">
        <w:rPr>
          <w:rFonts w:eastAsiaTheme="minorEastAsia"/>
        </w:rPr>
        <w:t>)</w:t>
      </w:r>
    </w:p>
    <w:p w14:paraId="111F3722" w14:textId="74ECF205" w:rsidR="00D00915" w:rsidRDefault="00AE3CD8" w:rsidP="00AE3CD8">
      <w:pPr>
        <w:rPr>
          <w:rFonts w:eastAsiaTheme="minorEastAsia" w:cs="Arial"/>
        </w:rPr>
      </w:pPr>
      <w:r>
        <w:rPr>
          <w:rFonts w:cs="Arial"/>
        </w:rPr>
        <w:lastRenderedPageBreak/>
        <w:t xml:space="preserve">Here </w:t>
      </w:r>
      <w:r w:rsidR="00D00915">
        <w:rPr>
          <w:rFonts w:cs="Arial"/>
        </w:rPr>
        <w:t xml:space="preserve">VB and V(t) are minute ventilation volume (mL/min) at baseline and after </w:t>
      </w:r>
      <w:r w:rsidR="00362D48">
        <w:rPr>
          <w:rFonts w:cs="Arial"/>
        </w:rPr>
        <w:t>opioid</w:t>
      </w:r>
      <w:r w:rsidR="00D00915">
        <w:rPr>
          <w:rFonts w:cs="Arial"/>
        </w:rPr>
        <w:t xml:space="preserve"> treatment, respectively. C(t) is the opioid concentration in the effective compartment</w:t>
      </w:r>
      <w:r w:rsidR="00EE65C1">
        <w:rPr>
          <w:rFonts w:cs="Arial"/>
        </w:rPr>
        <w:t xml:space="preserve"> (E in equation 12 and 13)</w:t>
      </w:r>
      <w:r w:rsidR="00D00915">
        <w:rPr>
          <w:rFonts w:cs="Arial"/>
        </w:rPr>
        <w:t xml:space="preserve">, and C50 is the concentration that causes 50% reduction of ventilation. The parameter </w:t>
      </w:r>
      <m:oMath>
        <m:r>
          <w:rPr>
            <w:rFonts w:ascii="Cambria Math" w:eastAsiaTheme="minorEastAsia" w:hAnsi="Cambria Math"/>
          </w:rPr>
          <m:t>α</m:t>
        </m:r>
      </m:oMath>
      <w:r w:rsidR="00D00915">
        <w:rPr>
          <w:rFonts w:eastAsiaTheme="minorEastAsia" w:cs="Arial"/>
        </w:rPr>
        <w:t xml:space="preserve"> combines receptor reserve and intrinsic ligand activity, and is assumed to be 1 for both chronic and naïve users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 xml:space="preserve">. The parameter C50 is 420 and 1140 ng/L for naïve and chronic users, respectively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w:t>
      </w:r>
    </w:p>
    <w:p w14:paraId="6020A073" w14:textId="1C95A29E" w:rsidR="00DC2DDE" w:rsidRDefault="00DC2DDE" w:rsidP="00AE3CD8">
      <w:pPr>
        <w:rPr>
          <w:rFonts w:eastAsiaTheme="minorEastAsia" w:cs="Arial"/>
        </w:rPr>
      </w:pPr>
      <w:r>
        <w:rPr>
          <w:rFonts w:eastAsiaTheme="minorEastAsia" w:cs="Arial"/>
        </w:rPr>
        <w:t>To simulate competitive binding between opioid and naloxone we needed to reparametrize the above equation to use the fraction of opioid-bound mu receptor (</w:t>
      </w:r>
      <w:r w:rsidR="00CF35F2">
        <w:rPr>
          <w:rFonts w:eastAsiaTheme="minorEastAsia" w:cs="Arial"/>
        </w:rPr>
        <w:t>LR</w:t>
      </w:r>
      <w:r>
        <w:rPr>
          <w:rFonts w:eastAsiaTheme="minorEastAsia" w:cs="Arial"/>
        </w:rPr>
        <w:t>). To achieve this goal</w:t>
      </w:r>
      <w:r w:rsidR="00EE65C1">
        <w:rPr>
          <w:rFonts w:eastAsiaTheme="minorEastAsia" w:cs="Arial"/>
        </w:rPr>
        <w:t>,</w:t>
      </w:r>
      <w:r>
        <w:rPr>
          <w:rFonts w:eastAsiaTheme="minorEastAsia" w:cs="Arial"/>
        </w:rPr>
        <w:t xml:space="preserve"> we took advantage of the well</w:t>
      </w:r>
      <w:r w:rsidR="00EE65C1">
        <w:rPr>
          <w:rFonts w:eastAsiaTheme="minorEastAsia" w:cs="Arial"/>
        </w:rPr>
        <w:t>-</w:t>
      </w:r>
      <w:r>
        <w:rPr>
          <w:rFonts w:eastAsiaTheme="minorEastAsia" w:cs="Arial"/>
        </w:rPr>
        <w:t>known linear relationship between ventilation and carbon dioxide (CO2)</w:t>
      </w:r>
      <w:r w:rsidR="0088237F">
        <w:rPr>
          <w:rFonts w:eastAsiaTheme="minorEastAsia" w:cs="Arial"/>
        </w:rPr>
        <w:t xml:space="preserve"> at steady state</w:t>
      </w:r>
      <w:r w:rsidR="00B51C74">
        <w:rPr>
          <w:rFonts w:eastAsiaTheme="minorEastAsia" w:cs="Arial"/>
        </w:rPr>
        <w:t xml:space="preserve"> </w:t>
      </w:r>
      <w:r w:rsidR="00B51C74">
        <w:rPr>
          <w:rFonts w:eastAsiaTheme="minorEastAsia" w:cs="Arial"/>
        </w:rPr>
        <w:fldChar w:fldCharType="begin"/>
      </w:r>
      <w:r w:rsidR="00B51C74">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B51C74">
        <w:rPr>
          <w:rFonts w:eastAsiaTheme="minorEastAsia" w:cs="Arial"/>
        </w:rPr>
        <w:fldChar w:fldCharType="separate"/>
      </w:r>
      <w:r w:rsidR="00B51C74">
        <w:rPr>
          <w:rFonts w:eastAsiaTheme="minorEastAsia" w:cs="Arial"/>
          <w:noProof/>
        </w:rPr>
        <w:t>[6]</w:t>
      </w:r>
      <w:r w:rsidR="00B51C74">
        <w:rPr>
          <w:rFonts w:eastAsiaTheme="minorEastAsia" w:cs="Arial"/>
        </w:rPr>
        <w:fldChar w:fldCharType="end"/>
      </w:r>
      <w:r>
        <w:rPr>
          <w:rFonts w:eastAsiaTheme="minorEastAsia" w:cs="Arial"/>
        </w:rPr>
        <w:t>:</w:t>
      </w:r>
    </w:p>
    <w:p w14:paraId="7307700D" w14:textId="0FF578B0" w:rsidR="00DC2DDE" w:rsidRDefault="00DC2DDE" w:rsidP="00AE3CD8">
      <w:pPr>
        <w:rPr>
          <w:rFonts w:eastAsiaTheme="minorEastAsia" w:cs="Arial"/>
        </w:rPr>
      </w:pPr>
      <m:oMath>
        <m:r>
          <w:rPr>
            <w:rFonts w:ascii="Cambria Math" w:eastAsiaTheme="minorEastAsia" w:hAnsi="Cambria Math" w:cs="Arial"/>
          </w:rPr>
          <m:t>V=G*(PeCO2-B)</m:t>
        </m:r>
      </m:oMath>
      <w:r>
        <w:rPr>
          <w:rFonts w:eastAsiaTheme="minorEastAsia" w:cs="Arial"/>
        </w:rPr>
        <w:t xml:space="preserve">   (1</w:t>
      </w:r>
      <w:r w:rsidR="004A09F5">
        <w:rPr>
          <w:rFonts w:eastAsiaTheme="minorEastAsia" w:cs="Arial"/>
        </w:rPr>
        <w:t>5</w:t>
      </w:r>
      <w:r w:rsidR="00425F4A">
        <w:rPr>
          <w:rFonts w:eastAsiaTheme="minorEastAsia" w:cs="Arial"/>
        </w:rPr>
        <w:t>)</w:t>
      </w:r>
    </w:p>
    <w:p w14:paraId="7193F4E3" w14:textId="268DE2F7" w:rsidR="0088237F" w:rsidRDefault="00DC2DDE" w:rsidP="00AE3CD8">
      <w:pPr>
        <w:rPr>
          <w:rFonts w:eastAsiaTheme="minorEastAsia" w:cs="Arial"/>
        </w:rPr>
      </w:pPr>
      <w:r>
        <w:rPr>
          <w:rFonts w:eastAsiaTheme="minorEastAsia" w:cs="Arial"/>
        </w:rPr>
        <w:t xml:space="preserve">Here V is the ventilation, G is the gain of the ventilatory control system, PeCO2 is the end-tidal CO2 pressure, and B is the extrapolated CO2 pressure where apnea would occur (apneic threshold) </w:t>
      </w:r>
      <w:r>
        <w:rPr>
          <w:rFonts w:eastAsiaTheme="minorEastAsia" w:cs="Arial"/>
        </w:rPr>
        <w:fldChar w:fldCharType="begin"/>
      </w:r>
      <w:r>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Pr>
          <w:rFonts w:eastAsiaTheme="minorEastAsia" w:cs="Arial"/>
        </w:rPr>
        <w:fldChar w:fldCharType="separate"/>
      </w:r>
      <w:r>
        <w:rPr>
          <w:rFonts w:eastAsiaTheme="minorEastAsia" w:cs="Arial"/>
          <w:noProof/>
        </w:rPr>
        <w:t>[6]</w:t>
      </w:r>
      <w:r>
        <w:rPr>
          <w:rFonts w:eastAsiaTheme="minorEastAsia" w:cs="Arial"/>
        </w:rPr>
        <w:fldChar w:fldCharType="end"/>
      </w:r>
      <w:r>
        <w:rPr>
          <w:rFonts w:eastAsiaTheme="minorEastAsia" w:cs="Arial"/>
        </w:rPr>
        <w:t xml:space="preserve">. </w:t>
      </w:r>
      <w:r w:rsidR="0088237F">
        <w:rPr>
          <w:rFonts w:eastAsiaTheme="minorEastAsia" w:cs="Arial"/>
        </w:rPr>
        <w:t xml:space="preserve">Opioids are known to be able to increase B, causing a parallel shift of the ventilation-PeCO2 curve. In addition, there are reports of opioids causing a reduction of the </w:t>
      </w:r>
      <w:r w:rsidR="00B51C74">
        <w:rPr>
          <w:rFonts w:eastAsiaTheme="minorEastAsia" w:cs="Arial"/>
        </w:rPr>
        <w:t xml:space="preserve">slope of the </w:t>
      </w:r>
      <w:r w:rsidR="0088237F">
        <w:rPr>
          <w:rFonts w:eastAsiaTheme="minorEastAsia" w:cs="Arial"/>
        </w:rPr>
        <w:t xml:space="preserve">ventilation-PeCO2 curve, corresponding to a reduction of G </w:t>
      </w:r>
      <w:r w:rsidR="0088237F">
        <w:rPr>
          <w:rFonts w:eastAsiaTheme="minorEastAsia" w:cs="Arial"/>
        </w:rPr>
        <w:fldChar w:fldCharType="begin"/>
      </w:r>
      <w:r w:rsidR="0088237F">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88237F">
        <w:rPr>
          <w:rFonts w:eastAsiaTheme="minorEastAsia" w:cs="Arial"/>
        </w:rPr>
        <w:fldChar w:fldCharType="separate"/>
      </w:r>
      <w:r w:rsidR="0088237F">
        <w:rPr>
          <w:rFonts w:eastAsiaTheme="minorEastAsia" w:cs="Arial"/>
          <w:noProof/>
        </w:rPr>
        <w:t>[6]</w:t>
      </w:r>
      <w:r w:rsidR="0088237F">
        <w:rPr>
          <w:rFonts w:eastAsiaTheme="minorEastAsia" w:cs="Arial"/>
        </w:rPr>
        <w:fldChar w:fldCharType="end"/>
      </w:r>
      <w:r w:rsidR="0088237F">
        <w:rPr>
          <w:rFonts w:eastAsiaTheme="minorEastAsia" w:cs="Arial"/>
        </w:rPr>
        <w:t xml:space="preserve">. In our work we found that, to fully account for the difference between naïve and chronic users, it is necessary to assume opioids </w:t>
      </w:r>
      <w:proofErr w:type="gramStart"/>
      <w:r w:rsidR="0088237F">
        <w:rPr>
          <w:rFonts w:eastAsiaTheme="minorEastAsia" w:cs="Arial"/>
        </w:rPr>
        <w:t>have an effect on</w:t>
      </w:r>
      <w:proofErr w:type="gramEnd"/>
      <w:r w:rsidR="0088237F">
        <w:rPr>
          <w:rFonts w:eastAsiaTheme="minorEastAsia" w:cs="Arial"/>
        </w:rPr>
        <w:t xml:space="preserve"> both G and B:</w:t>
      </w:r>
    </w:p>
    <w:p w14:paraId="02544C03" w14:textId="06304102" w:rsidR="00DC2DDE" w:rsidRDefault="0088237F" w:rsidP="00AE3CD8">
      <w:pPr>
        <w:rPr>
          <w:rFonts w:eastAsiaTheme="minorEastAsia" w:cs="Arial"/>
        </w:rPr>
      </w:pPr>
      <m:oMath>
        <m:r>
          <w:rPr>
            <w:rFonts w:ascii="Cambria Math" w:eastAsiaTheme="minorEastAsia" w:hAnsi="Cambria Math" w:cs="Arial"/>
          </w:rPr>
          <m:t>B</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B+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oMath>
      <w:r>
        <w:rPr>
          <w:rFonts w:eastAsiaTheme="minorEastAsia" w:cs="Arial"/>
        </w:rPr>
        <w:t xml:space="preserve"> (1</w:t>
      </w:r>
      <w:r w:rsidR="004A09F5">
        <w:rPr>
          <w:rFonts w:eastAsiaTheme="minorEastAsia" w:cs="Arial"/>
        </w:rPr>
        <w:t>6</w:t>
      </w:r>
      <w:r>
        <w:rPr>
          <w:rFonts w:eastAsiaTheme="minorEastAsia" w:cs="Arial"/>
        </w:rPr>
        <w:t>)</w:t>
      </w:r>
    </w:p>
    <w:p w14:paraId="74872BB5" w14:textId="6190D25A" w:rsidR="0088237F" w:rsidRDefault="000D4D8A" w:rsidP="00AE3CD8">
      <w:pPr>
        <w:rPr>
          <w:rFonts w:eastAsiaTheme="minorEastAsia" w:cs="Arial"/>
        </w:rPr>
      </w:pPr>
      <m:oMath>
        <m:r>
          <w:rPr>
            <w:rFonts w:ascii="Cambria Math" w:eastAsiaTheme="minorEastAsia" w:hAnsi="Cambria Math" w:cs="Arial"/>
          </w:rPr>
          <m:t>G</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oMath>
      <w:r>
        <w:rPr>
          <w:rFonts w:eastAsiaTheme="minorEastAsia" w:cs="Arial"/>
        </w:rPr>
        <w:t xml:space="preserve"> (1</w:t>
      </w:r>
      <w:r w:rsidR="004A09F5">
        <w:rPr>
          <w:rFonts w:eastAsiaTheme="minorEastAsia" w:cs="Arial"/>
        </w:rPr>
        <w:t>7</w:t>
      </w:r>
      <w:r>
        <w:rPr>
          <w:rFonts w:eastAsiaTheme="minorEastAsia" w:cs="Arial"/>
        </w:rPr>
        <w:t>)</w:t>
      </w:r>
    </w:p>
    <w:p w14:paraId="722C5033" w14:textId="46C79B3A" w:rsidR="000D4D8A" w:rsidRDefault="000D4D8A" w:rsidP="00AE3CD8">
      <w:pPr>
        <w:rPr>
          <w:rFonts w:eastAsiaTheme="minorEastAsia" w:cs="Arial"/>
        </w:rPr>
      </w:pPr>
      <w:r>
        <w:rPr>
          <w:rFonts w:eastAsiaTheme="minorEastAsia" w:cs="Arial"/>
        </w:rPr>
        <w:t xml:space="preserve">Here </w:t>
      </w:r>
      <w:proofErr w:type="spellStart"/>
      <w:r>
        <w:rPr>
          <w:rFonts w:eastAsiaTheme="minorEastAsia" w:cs="Arial"/>
        </w:rPr>
        <w:t>Bmax</w:t>
      </w:r>
      <w:proofErr w:type="spellEnd"/>
      <w:r>
        <w:rPr>
          <w:rFonts w:eastAsiaTheme="minorEastAsia" w:cs="Arial"/>
        </w:rPr>
        <w:t xml:space="preserve"> is the maximum increase of B due to the binding of drug to the mu receptor. </w:t>
      </w:r>
      <w:r w:rsidR="00B51C74">
        <w:rPr>
          <w:rFonts w:eastAsiaTheme="minorEastAsia" w:cs="Arial"/>
        </w:rPr>
        <w:t>RL</w:t>
      </w:r>
      <w:r>
        <w:rPr>
          <w:rFonts w:eastAsiaTheme="minorEastAsia" w:cs="Arial"/>
        </w:rPr>
        <w:t xml:space="preserve"> is the fraction (between 0 and 1) of mu receptor bound by the drug, and P1 and P2 are two parameters that control the increase of the drug effects with increasing </w:t>
      </w:r>
      <w:r w:rsidR="00B51C74">
        <w:rPr>
          <w:rFonts w:eastAsiaTheme="minorEastAsia" w:cs="Arial"/>
        </w:rPr>
        <w:t>RL</w:t>
      </w:r>
      <w:r>
        <w:rPr>
          <w:rFonts w:eastAsiaTheme="minorEastAsia" w:cs="Arial"/>
        </w:rPr>
        <w:t>. Incorporating equations 1</w:t>
      </w:r>
      <w:r w:rsidR="00B51C74">
        <w:rPr>
          <w:rFonts w:eastAsiaTheme="minorEastAsia" w:cs="Arial"/>
        </w:rPr>
        <w:t>6</w:t>
      </w:r>
      <w:r>
        <w:rPr>
          <w:rFonts w:eastAsiaTheme="minorEastAsia" w:cs="Arial"/>
        </w:rPr>
        <w:t xml:space="preserve"> and 1</w:t>
      </w:r>
      <w:r w:rsidR="00B51C74">
        <w:rPr>
          <w:rFonts w:eastAsiaTheme="minorEastAsia" w:cs="Arial"/>
        </w:rPr>
        <w:t>7</w:t>
      </w:r>
      <w:r>
        <w:rPr>
          <w:rFonts w:eastAsiaTheme="minorEastAsia" w:cs="Arial"/>
        </w:rPr>
        <w:t xml:space="preserve"> into 1</w:t>
      </w:r>
      <w:r w:rsidR="00B51C74">
        <w:rPr>
          <w:rFonts w:eastAsiaTheme="minorEastAsia" w:cs="Arial"/>
        </w:rPr>
        <w:t>5</w:t>
      </w:r>
      <w:r>
        <w:rPr>
          <w:rFonts w:eastAsiaTheme="minorEastAsia" w:cs="Arial"/>
        </w:rPr>
        <w:t>, we have</w:t>
      </w:r>
    </w:p>
    <w:p w14:paraId="15374316" w14:textId="08CE4F6D" w:rsidR="000D4D8A" w:rsidRDefault="000D4D8A" w:rsidP="00AE3CD8">
      <w:pPr>
        <w:rPr>
          <w:rFonts w:eastAsiaTheme="minorEastAsia" w:cs="Arial"/>
        </w:rPr>
      </w:pPr>
      <m:oMath>
        <m:r>
          <w:rPr>
            <w:rFonts w:ascii="Cambria Math" w:eastAsiaTheme="minorEastAsia" w:hAnsi="Cambria Math" w:cs="Arial"/>
          </w:rPr>
          <m:t>V</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VB</m:t>
            </m:r>
          </m:num>
          <m:den>
            <m:r>
              <w:rPr>
                <w:rFonts w:ascii="Cambria Math" w:eastAsiaTheme="minorEastAsia" w:hAnsi="Cambria Math" w:cs="Arial"/>
              </w:rPr>
              <m:t>G</m:t>
            </m:r>
          </m:den>
        </m:f>
        <m:r>
          <w:rPr>
            <w:rFonts w:ascii="Cambria Math" w:eastAsiaTheme="minorEastAsia" w:hAnsi="Cambria Math" w:cs="Arial"/>
          </w:rPr>
          <m:t>+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r>
          <w:rPr>
            <w:rFonts w:ascii="Cambria Math" w:eastAsiaTheme="minorEastAsia" w:hAnsi="Cambria Math" w:cs="Arial"/>
          </w:rPr>
          <m:t>)</m:t>
        </m:r>
      </m:oMath>
      <w:r>
        <w:rPr>
          <w:rFonts w:eastAsiaTheme="minorEastAsia" w:cs="Arial"/>
        </w:rPr>
        <w:t xml:space="preserve">       (1</w:t>
      </w:r>
      <w:r w:rsidR="004A09F5">
        <w:rPr>
          <w:rFonts w:eastAsiaTheme="minorEastAsia" w:cs="Arial"/>
        </w:rPr>
        <w:t>8</w:t>
      </w:r>
      <w:r>
        <w:rPr>
          <w:rFonts w:eastAsiaTheme="minorEastAsia" w:cs="Arial"/>
        </w:rPr>
        <w:t>)</w:t>
      </w:r>
    </w:p>
    <w:p w14:paraId="0DC013FC" w14:textId="187E2B66" w:rsidR="000D4D8A" w:rsidRDefault="000D4D8A" w:rsidP="00AE3CD8">
      <w:pPr>
        <w:rPr>
          <w:rFonts w:eastAsiaTheme="minorEastAsia" w:cs="Arial"/>
        </w:rPr>
      </w:pPr>
      <w:r>
        <w:rPr>
          <w:rFonts w:eastAsiaTheme="minorEastAsia" w:cs="Arial"/>
        </w:rPr>
        <w:t xml:space="preserve">Here VB and G are the baseline minute ventilation volume (L/min) and baseline slope of the ventilation-PeCO2 curve without opioids, respectively. </w:t>
      </w:r>
      <w:r w:rsidR="00CF35F2">
        <w:rPr>
          <w:rFonts w:eastAsiaTheme="minorEastAsia" w:cs="Arial"/>
        </w:rPr>
        <w:t xml:space="preserve">For the clinical study we are trying to </w:t>
      </w:r>
      <w:r w:rsidR="00A94A0B">
        <w:rPr>
          <w:rFonts w:eastAsiaTheme="minorEastAsia" w:cs="Arial"/>
        </w:rPr>
        <w:t>simulate</w:t>
      </w:r>
      <w:r w:rsidR="00CF35F2">
        <w:rPr>
          <w:rFonts w:eastAsiaTheme="minorEastAsia" w:cs="Arial"/>
        </w:rPr>
        <w:t>, VB is fixed at ~20 L/min</w:t>
      </w:r>
      <w:r w:rsidR="00D25DF2">
        <w:rPr>
          <w:rFonts w:eastAsiaTheme="minorEastAsia" w:cs="Arial"/>
        </w:rPr>
        <w:t xml:space="preserve"> </w:t>
      </w:r>
      <w:r w:rsidR="00D25DF2">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25DF2">
        <w:rPr>
          <w:rFonts w:eastAsiaTheme="minorEastAsia" w:cs="Arial"/>
        </w:rPr>
        <w:fldChar w:fldCharType="separate"/>
      </w:r>
      <w:r w:rsidR="0063256E">
        <w:rPr>
          <w:rFonts w:eastAsiaTheme="minorEastAsia" w:cs="Arial"/>
          <w:noProof/>
        </w:rPr>
        <w:t>[3]</w:t>
      </w:r>
      <w:r w:rsidR="00D25DF2">
        <w:rPr>
          <w:rFonts w:eastAsiaTheme="minorEastAsia" w:cs="Arial"/>
        </w:rPr>
        <w:fldChar w:fldCharType="end"/>
      </w:r>
      <w:r w:rsidR="00CF35F2">
        <w:rPr>
          <w:rFonts w:eastAsiaTheme="minorEastAsia" w:cs="Arial"/>
        </w:rPr>
        <w:t xml:space="preserve">, and the baseline G was estimated to be 0.42 </w:t>
      </w:r>
      <w:r w:rsidR="00D25DF2">
        <w:rPr>
          <w:rFonts w:eastAsiaTheme="minorEastAsia" w:cs="Arial"/>
        </w:rPr>
        <w:t xml:space="preserve">L/min/mmHg </w:t>
      </w:r>
      <w:r w:rsidR="00D25DF2">
        <w:rPr>
          <w:rFonts w:eastAsiaTheme="minorEastAsia" w:cs="Arial"/>
        </w:rPr>
        <w:fldChar w:fldCharType="begin"/>
      </w:r>
      <w:r w:rsidR="00D25DF2">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D25DF2">
        <w:rPr>
          <w:rFonts w:eastAsiaTheme="minorEastAsia" w:cs="Arial"/>
        </w:rPr>
        <w:fldChar w:fldCharType="separate"/>
      </w:r>
      <w:r w:rsidR="00D25DF2">
        <w:rPr>
          <w:rFonts w:eastAsiaTheme="minorEastAsia" w:cs="Arial"/>
          <w:noProof/>
        </w:rPr>
        <w:t>[6]</w:t>
      </w:r>
      <w:r w:rsidR="00D25DF2">
        <w:rPr>
          <w:rFonts w:eastAsiaTheme="minorEastAsia" w:cs="Arial"/>
        </w:rPr>
        <w:fldChar w:fldCharType="end"/>
      </w:r>
      <w:r w:rsidR="00D25DF2">
        <w:rPr>
          <w:rFonts w:eastAsiaTheme="minorEastAsia" w:cs="Arial"/>
        </w:rPr>
        <w:t xml:space="preserve">. </w:t>
      </w:r>
      <w:r>
        <w:rPr>
          <w:rFonts w:eastAsiaTheme="minorEastAsia" w:cs="Arial"/>
        </w:rPr>
        <w:t xml:space="preserve">To estimate the parameters P1, </w:t>
      </w:r>
      <w:proofErr w:type="spellStart"/>
      <w:r>
        <w:rPr>
          <w:rFonts w:eastAsiaTheme="minorEastAsia" w:cs="Arial"/>
        </w:rPr>
        <w:t>Bmax</w:t>
      </w:r>
      <w:proofErr w:type="spellEnd"/>
      <w:r>
        <w:rPr>
          <w:rFonts w:eastAsiaTheme="minorEastAsia" w:cs="Arial"/>
        </w:rPr>
        <w:t xml:space="preserve">, and P2, we </w:t>
      </w:r>
      <w:r w:rsidR="00CF35F2">
        <w:rPr>
          <w:rFonts w:eastAsiaTheme="minorEastAsia" w:cs="Arial"/>
        </w:rPr>
        <w:t xml:space="preserve">sampled a wide range of fentanyl concentrations C(t) </w:t>
      </w:r>
      <w:r w:rsidR="00A94A0B">
        <w:rPr>
          <w:rFonts w:eastAsiaTheme="minorEastAsia" w:cs="Arial"/>
        </w:rPr>
        <w:t xml:space="preserve">and calculated the corresponding V(t) </w:t>
      </w:r>
      <w:r w:rsidR="00CF35F2">
        <w:rPr>
          <w:rFonts w:eastAsiaTheme="minorEastAsia" w:cs="Arial"/>
        </w:rPr>
        <w:t>in equation 1</w:t>
      </w:r>
      <w:r w:rsidR="00A94A0B">
        <w:rPr>
          <w:rFonts w:eastAsiaTheme="minorEastAsia" w:cs="Arial"/>
        </w:rPr>
        <w:t>4</w:t>
      </w:r>
      <w:r w:rsidR="00CF35F2">
        <w:rPr>
          <w:rFonts w:eastAsiaTheme="minorEastAsia" w:cs="Arial"/>
        </w:rPr>
        <w:t xml:space="preserve">, and </w:t>
      </w:r>
      <w:r w:rsidR="00A94A0B">
        <w:rPr>
          <w:rFonts w:eastAsiaTheme="minorEastAsia" w:cs="Arial"/>
        </w:rPr>
        <w:t xml:space="preserve">then </w:t>
      </w:r>
      <w:r w:rsidR="00CF35F2">
        <w:rPr>
          <w:rFonts w:eastAsiaTheme="minorEastAsia" w:cs="Arial"/>
        </w:rPr>
        <w:t>fitted equation 1</w:t>
      </w:r>
      <w:r w:rsidR="00A94A0B">
        <w:rPr>
          <w:rFonts w:eastAsiaTheme="minorEastAsia" w:cs="Arial"/>
        </w:rPr>
        <w:t>8</w:t>
      </w:r>
      <w:r w:rsidR="00CF35F2">
        <w:rPr>
          <w:rFonts w:eastAsiaTheme="minorEastAsia" w:cs="Arial"/>
        </w:rPr>
        <w:t xml:space="preserve"> to V(t) (</w:t>
      </w:r>
      <w:r w:rsidR="00A94A0B">
        <w:rPr>
          <w:rFonts w:eastAsiaTheme="minorEastAsia" w:cs="Arial"/>
        </w:rPr>
        <w:t>RL</w:t>
      </w:r>
      <w:r w:rsidR="00CF35F2">
        <w:rPr>
          <w:rFonts w:eastAsiaTheme="minorEastAsia" w:cs="Arial"/>
        </w:rPr>
        <w:t xml:space="preserve"> </w:t>
      </w:r>
      <w:r w:rsidR="00D25DF2">
        <w:rPr>
          <w:rFonts w:eastAsiaTheme="minorEastAsia" w:cs="Arial"/>
        </w:rPr>
        <w:t>in equation 1</w:t>
      </w:r>
      <w:r w:rsidR="00A94A0B">
        <w:rPr>
          <w:rFonts w:eastAsiaTheme="minorEastAsia" w:cs="Arial"/>
        </w:rPr>
        <w:t>8</w:t>
      </w:r>
      <w:r w:rsidR="00D25DF2">
        <w:rPr>
          <w:rFonts w:eastAsiaTheme="minorEastAsia" w:cs="Arial"/>
        </w:rPr>
        <w:t xml:space="preserve"> was </w:t>
      </w:r>
      <w:r w:rsidR="00CF35F2">
        <w:rPr>
          <w:rFonts w:eastAsiaTheme="minorEastAsia" w:cs="Arial"/>
        </w:rPr>
        <w:t>calculated by using fentanyl mu receptor binding parameters in equation 1)</w:t>
      </w:r>
      <w:r w:rsidR="00A94A0B">
        <w:rPr>
          <w:rFonts w:eastAsiaTheme="minorEastAsia" w:cs="Arial"/>
        </w:rPr>
        <w:t xml:space="preserve"> to estimate the pharmacodynamic (PD) parameters P1, </w:t>
      </w:r>
      <w:proofErr w:type="spellStart"/>
      <w:r w:rsidR="00A94A0B">
        <w:rPr>
          <w:rFonts w:eastAsiaTheme="minorEastAsia" w:cs="Arial"/>
        </w:rPr>
        <w:t>Bmax</w:t>
      </w:r>
      <w:proofErr w:type="spellEnd"/>
      <w:r w:rsidR="00A94A0B">
        <w:rPr>
          <w:rFonts w:eastAsiaTheme="minorEastAsia" w:cs="Arial"/>
        </w:rPr>
        <w:t>, P2</w:t>
      </w:r>
      <w:r w:rsidR="00CF35F2">
        <w:rPr>
          <w:rFonts w:eastAsiaTheme="minorEastAsia" w:cs="Arial"/>
        </w:rPr>
        <w:t xml:space="preserve">. </w:t>
      </w:r>
      <w:r w:rsidR="00D25DF2">
        <w:rPr>
          <w:rFonts w:eastAsiaTheme="minorEastAsia" w:cs="Arial"/>
        </w:rPr>
        <w:t xml:space="preserve">The resulting set of parameters </w:t>
      </w:r>
      <w:r w:rsidR="009626A8">
        <w:rPr>
          <w:rFonts w:eastAsiaTheme="minorEastAsia" w:cs="Arial"/>
        </w:rPr>
        <w:t xml:space="preserve">are P1 = 5.2 (9), </w:t>
      </w:r>
      <w:proofErr w:type="spellStart"/>
      <w:r w:rsidR="009626A8">
        <w:rPr>
          <w:rFonts w:eastAsiaTheme="minorEastAsia" w:cs="Arial"/>
        </w:rPr>
        <w:t>Bmax</w:t>
      </w:r>
      <w:proofErr w:type="spellEnd"/>
      <w:r w:rsidR="009626A8">
        <w:rPr>
          <w:rFonts w:eastAsiaTheme="minorEastAsia" w:cs="Arial"/>
        </w:rPr>
        <w:t xml:space="preserve"> = 29.65 (20) mm Hg, P2 = 1.629 (2.365), with values in para</w:t>
      </w:r>
      <w:r w:rsidR="00425F4A">
        <w:rPr>
          <w:rFonts w:eastAsiaTheme="minorEastAsia" w:cs="Arial"/>
        </w:rPr>
        <w:t>thesis</w:t>
      </w:r>
      <w:r w:rsidR="009626A8">
        <w:rPr>
          <w:rFonts w:eastAsiaTheme="minorEastAsia" w:cs="Arial"/>
        </w:rPr>
        <w:t xml:space="preserve"> for chronic opioid users</w:t>
      </w:r>
      <w:r w:rsidR="00A94A0B">
        <w:rPr>
          <w:rFonts w:eastAsiaTheme="minorEastAsia" w:cs="Arial"/>
        </w:rPr>
        <w:t>, and values outside of parathesis for naïve users</w:t>
      </w:r>
      <w:r w:rsidR="009626A8">
        <w:rPr>
          <w:rFonts w:eastAsiaTheme="minorEastAsia" w:cs="Arial"/>
        </w:rPr>
        <w:t xml:space="preserve">. </w:t>
      </w:r>
      <w:r w:rsidR="00CE0D22">
        <w:rPr>
          <w:rFonts w:eastAsiaTheme="minorEastAsia" w:cs="Arial"/>
        </w:rPr>
        <w:t xml:space="preserve">For both naïve and chronic users, P1 is much greater than P2, suggesting at lower opioid doses (small </w:t>
      </w:r>
      <w:r w:rsidR="00A94A0B">
        <w:rPr>
          <w:rFonts w:eastAsiaTheme="minorEastAsia" w:cs="Arial"/>
        </w:rPr>
        <w:t>RL</w:t>
      </w:r>
      <w:r w:rsidR="00CE0D22">
        <w:rPr>
          <w:rFonts w:eastAsiaTheme="minorEastAsia" w:cs="Arial"/>
        </w:rPr>
        <w:t xml:space="preserve">) the main </w:t>
      </w:r>
      <w:r w:rsidR="00A94A0B">
        <w:rPr>
          <w:rFonts w:eastAsiaTheme="minorEastAsia" w:cs="Arial"/>
        </w:rPr>
        <w:t xml:space="preserve">pharmacological </w:t>
      </w:r>
      <w:r w:rsidR="00CE0D22">
        <w:rPr>
          <w:rFonts w:eastAsiaTheme="minorEastAsia" w:cs="Arial"/>
        </w:rPr>
        <w:t xml:space="preserve">effect is the increase of B rather than decrease of G. Compared to naïve users, chronic opioid users have a smaller </w:t>
      </w:r>
      <w:proofErr w:type="spellStart"/>
      <w:r w:rsidR="00CE0D22">
        <w:rPr>
          <w:rFonts w:eastAsiaTheme="minorEastAsia" w:cs="Arial"/>
        </w:rPr>
        <w:t>Bmax</w:t>
      </w:r>
      <w:proofErr w:type="spellEnd"/>
      <w:r w:rsidR="00CE0D22">
        <w:rPr>
          <w:rFonts w:eastAsiaTheme="minorEastAsia" w:cs="Arial"/>
        </w:rPr>
        <w:t xml:space="preserve">, suggesting a smaller ventilation depression at such dose range (low dose, small </w:t>
      </w:r>
      <w:r w:rsidR="00A94A0B">
        <w:rPr>
          <w:rFonts w:eastAsiaTheme="minorEastAsia" w:cs="Arial"/>
        </w:rPr>
        <w:t>RL</w:t>
      </w:r>
      <w:r w:rsidR="00CE0D22">
        <w:rPr>
          <w:rFonts w:eastAsiaTheme="minorEastAsia" w:cs="Arial"/>
        </w:rPr>
        <w:t>). At high opioid dose (LR towards 1), the high value of P1 for chronic users causes a rapid reduction of G and abrupt ventilation depression. Such a pattern can be seen in</w:t>
      </w:r>
      <w:r w:rsidR="005565B2">
        <w:rPr>
          <w:rFonts w:eastAsiaTheme="minorEastAsia" w:cs="Arial"/>
        </w:rPr>
        <w:t xml:space="preserve"> </w:t>
      </w:r>
      <w:r w:rsidR="005565B2">
        <w:rPr>
          <w:rFonts w:eastAsiaTheme="minorEastAsia" w:cs="Arial"/>
        </w:rPr>
        <w:lastRenderedPageBreak/>
        <w:t>(</w:t>
      </w:r>
      <w:r w:rsidR="005565B2" w:rsidRPr="003B02C4">
        <w:rPr>
          <w:rFonts w:eastAsiaTheme="minorEastAsia" w:cs="Arial"/>
        </w:rPr>
        <w:t>Clinical_Comparison_all/Clinical_Comparison_Fentanyl/figs</w:t>
      </w:r>
      <w:r w:rsidR="005565B2">
        <w:rPr>
          <w:rFonts w:eastAsiaTheme="minorEastAsia" w:cs="Arial"/>
        </w:rPr>
        <w:t>/simple_curves.pdf)</w:t>
      </w:r>
      <w:r w:rsidR="00DC22D9">
        <w:rPr>
          <w:rFonts w:eastAsiaTheme="minorEastAsia" w:cs="Arial"/>
        </w:rPr>
        <w:t>. This parametrized equation 1</w:t>
      </w:r>
      <w:r w:rsidR="00A94A0B">
        <w:rPr>
          <w:rFonts w:eastAsiaTheme="minorEastAsia" w:cs="Arial"/>
        </w:rPr>
        <w:t>8</w:t>
      </w:r>
      <w:r w:rsidR="00DC22D9">
        <w:rPr>
          <w:rFonts w:eastAsiaTheme="minorEastAsia" w:cs="Arial"/>
        </w:rPr>
        <w:t xml:space="preserve"> can reproduce clinically observed ventilation data in the presence of various doses of fentanyl for both naïve </w:t>
      </w:r>
      <w:r w:rsidR="003B02C4">
        <w:rPr>
          <w:rFonts w:eastAsiaTheme="minorEastAsia" w:cs="Arial"/>
        </w:rPr>
        <w:t>(</w:t>
      </w:r>
      <w:r w:rsidR="003B02C4" w:rsidRPr="003B02C4">
        <w:rPr>
          <w:rFonts w:eastAsiaTheme="minorEastAsia" w:cs="Arial"/>
        </w:rPr>
        <w:t>Clinical_Comparison_all/Clinical_Comparison_Fentanyl/figs/Naive_IFV_justp4</w:t>
      </w:r>
      <w:r w:rsidR="00C8324F">
        <w:rPr>
          <w:rFonts w:eastAsiaTheme="minorEastAsia" w:cs="Arial"/>
        </w:rPr>
        <w:t>.</w:t>
      </w:r>
      <w:r w:rsidR="003B02C4" w:rsidRPr="003B02C4">
        <w:rPr>
          <w:rFonts w:eastAsiaTheme="minorEastAsia" w:cs="Arial"/>
        </w:rPr>
        <w:t>pdf</w:t>
      </w:r>
      <w:r w:rsidR="003B02C4">
        <w:rPr>
          <w:rFonts w:eastAsiaTheme="minorEastAsia" w:cs="Arial"/>
        </w:rPr>
        <w:t xml:space="preserve">) </w:t>
      </w:r>
      <w:r w:rsidR="00DC22D9">
        <w:rPr>
          <w:rFonts w:eastAsiaTheme="minorEastAsia" w:cs="Arial"/>
        </w:rPr>
        <w:t xml:space="preserve">and chronic </w:t>
      </w:r>
      <w:r w:rsidR="003B02C4">
        <w:rPr>
          <w:rFonts w:eastAsiaTheme="minorEastAsia" w:cs="Arial"/>
        </w:rPr>
        <w:t>(</w:t>
      </w:r>
      <w:r w:rsidR="003B02C4" w:rsidRPr="003B02C4">
        <w:rPr>
          <w:rFonts w:eastAsiaTheme="minorEastAsia" w:cs="Arial"/>
        </w:rPr>
        <w:t>Clinical_Comparison_all/Clinical_Comparison_Fentanyl/figs/Chronic_IFV_justp4.pdf</w:t>
      </w:r>
      <w:r w:rsidR="003B02C4">
        <w:rPr>
          <w:rFonts w:eastAsiaTheme="minorEastAsia" w:cs="Arial"/>
        </w:rPr>
        <w:t xml:space="preserve">) </w:t>
      </w:r>
      <w:r w:rsidR="00DC22D9">
        <w:rPr>
          <w:rFonts w:eastAsiaTheme="minorEastAsia" w:cs="Arial"/>
        </w:rPr>
        <w:t>opioid users</w:t>
      </w:r>
      <w:r w:rsidR="004372E9">
        <w:rPr>
          <w:rFonts w:eastAsiaTheme="minorEastAsia" w:cs="Arial"/>
        </w:rPr>
        <w:t>.</w:t>
      </w:r>
      <w:r w:rsidR="00DC22D9">
        <w:rPr>
          <w:rFonts w:eastAsiaTheme="minorEastAsia" w:cs="Arial"/>
        </w:rPr>
        <w:t xml:space="preserve"> </w:t>
      </w:r>
    </w:p>
    <w:p w14:paraId="1FFC6C79" w14:textId="51FF3CFC" w:rsidR="004372E9" w:rsidRDefault="008607DB" w:rsidP="00AE3CD8">
      <w:pPr>
        <w:rPr>
          <w:rFonts w:eastAsiaTheme="minorEastAsia" w:cs="Arial"/>
        </w:rPr>
      </w:pPr>
      <w:r>
        <w:rPr>
          <w:rFonts w:eastAsiaTheme="minorEastAsia" w:cs="Arial"/>
        </w:rPr>
        <w:t xml:space="preserve">To recreate the </w:t>
      </w:r>
      <w:r w:rsidR="005565B2">
        <w:rPr>
          <w:rFonts w:eastAsiaTheme="minorEastAsia" w:cs="Arial"/>
        </w:rPr>
        <w:t xml:space="preserve">occupancy-ventilation curve and </w:t>
      </w:r>
      <w:r>
        <w:rPr>
          <w:rFonts w:eastAsiaTheme="minorEastAsia" w:cs="Arial"/>
        </w:rPr>
        <w:t>fentanyl clinical comparison figures run the script “</w:t>
      </w:r>
      <w:proofErr w:type="spellStart"/>
      <w:r w:rsidR="004372E9">
        <w:rPr>
          <w:rFonts w:eastAsiaTheme="minorEastAsia" w:cs="Arial"/>
        </w:rPr>
        <w:t>IV_</w:t>
      </w:r>
      <w:proofErr w:type="gramStart"/>
      <w:r w:rsidR="004372E9">
        <w:rPr>
          <w:rFonts w:eastAsiaTheme="minorEastAsia" w:cs="Arial"/>
        </w:rPr>
        <w:t>opiod</w:t>
      </w:r>
      <w:r>
        <w:rPr>
          <w:rFonts w:eastAsiaTheme="minorEastAsia" w:cs="Arial"/>
        </w:rPr>
        <w:t>.</w:t>
      </w:r>
      <w:r w:rsidR="004372E9">
        <w:rPr>
          <w:rFonts w:eastAsiaTheme="minorEastAsia" w:cs="Arial"/>
        </w:rPr>
        <w:t>R</w:t>
      </w:r>
      <w:proofErr w:type="spellEnd"/>
      <w:proofErr w:type="gramEnd"/>
      <w:r>
        <w:rPr>
          <w:rFonts w:eastAsiaTheme="minorEastAsia" w:cs="Arial"/>
        </w:rPr>
        <w:t xml:space="preserve">” </w:t>
      </w:r>
      <w:r w:rsidR="006F407D">
        <w:rPr>
          <w:rFonts w:eastAsiaTheme="minorEastAsia" w:cs="Arial"/>
        </w:rPr>
        <w:t xml:space="preserve">in </w:t>
      </w:r>
      <w:r w:rsidR="00C8324F">
        <w:rPr>
          <w:rFonts w:eastAsiaTheme="minorEastAsia" w:cs="Arial"/>
        </w:rPr>
        <w:t>“</w:t>
      </w:r>
      <w:proofErr w:type="spellStart"/>
      <w:r w:rsidR="006F407D">
        <w:rPr>
          <w:rFonts w:eastAsiaTheme="minorEastAsia" w:cs="Arial"/>
        </w:rPr>
        <w:t>Clinical_Comparison_Fentanyl</w:t>
      </w:r>
      <w:proofErr w:type="spellEnd"/>
      <w:r w:rsidR="006F407D">
        <w:rPr>
          <w:rFonts w:eastAsiaTheme="minorEastAsia" w:cs="Arial"/>
        </w:rPr>
        <w:t>/</w:t>
      </w:r>
      <w:r w:rsidR="00C8324F">
        <w:rPr>
          <w:rFonts w:eastAsiaTheme="minorEastAsia" w:cs="Arial"/>
        </w:rPr>
        <w:t>”</w:t>
      </w:r>
      <w:r w:rsidR="006F407D">
        <w:rPr>
          <w:rFonts w:eastAsiaTheme="minorEastAsia" w:cs="Arial"/>
        </w:rPr>
        <w:t xml:space="preserve"> and </w:t>
      </w:r>
      <w:r>
        <w:rPr>
          <w:rFonts w:eastAsiaTheme="minorEastAsia" w:cs="Arial"/>
        </w:rPr>
        <w:t xml:space="preserve">set </w:t>
      </w:r>
      <w:r w:rsidR="004372E9">
        <w:rPr>
          <w:rFonts w:eastAsiaTheme="minorEastAsia" w:cs="Arial"/>
        </w:rPr>
        <w:t>the parser argument</w:t>
      </w:r>
      <w:r>
        <w:rPr>
          <w:rFonts w:eastAsiaTheme="minorEastAsia" w:cs="Arial"/>
        </w:rPr>
        <w:t xml:space="preserve"> to either </w:t>
      </w:r>
      <w:r w:rsidR="006F407D">
        <w:rPr>
          <w:rFonts w:eastAsiaTheme="minorEastAsia" w:cs="Arial"/>
        </w:rPr>
        <w:t>“</w:t>
      </w:r>
      <w:r>
        <w:rPr>
          <w:rFonts w:eastAsiaTheme="minorEastAsia" w:cs="Arial"/>
        </w:rPr>
        <w:t>Chronic</w:t>
      </w:r>
      <w:r w:rsidR="006F407D">
        <w:rPr>
          <w:rFonts w:eastAsiaTheme="minorEastAsia" w:cs="Arial"/>
        </w:rPr>
        <w:t>”</w:t>
      </w:r>
      <w:r>
        <w:rPr>
          <w:rFonts w:eastAsiaTheme="minorEastAsia" w:cs="Arial"/>
        </w:rPr>
        <w:t xml:space="preserve"> or </w:t>
      </w:r>
      <w:r w:rsidR="006F407D">
        <w:rPr>
          <w:rFonts w:eastAsiaTheme="minorEastAsia" w:cs="Arial"/>
        </w:rPr>
        <w:t>“Naive”</w:t>
      </w:r>
      <w:r>
        <w:rPr>
          <w:rFonts w:eastAsiaTheme="minorEastAsia" w:cs="Arial"/>
        </w:rPr>
        <w:t xml:space="preserve">. </w:t>
      </w:r>
      <w:r w:rsidR="004372E9">
        <w:rPr>
          <w:rFonts w:eastAsiaTheme="minorEastAsia" w:cs="Arial"/>
        </w:rPr>
        <w:t xml:space="preserve"> </w:t>
      </w:r>
    </w:p>
    <w:p w14:paraId="01F68E12" w14:textId="2DACC9CF" w:rsidR="004372E9" w:rsidRDefault="004372E9" w:rsidP="00AE3CD8">
      <w:pPr>
        <w:rPr>
          <w:rFonts w:eastAsiaTheme="minorEastAsia" w:cs="Arial"/>
        </w:rPr>
      </w:pPr>
      <w:r>
        <w:rPr>
          <w:rFonts w:eastAsiaTheme="minorEastAsia" w:cs="Arial"/>
        </w:rPr>
        <w:t xml:space="preserve">For example to produce the chronic figure: run </w:t>
      </w:r>
      <w:proofErr w:type="spellStart"/>
      <w:r>
        <w:rPr>
          <w:rFonts w:eastAsiaTheme="minorEastAsia" w:cs="Arial"/>
        </w:rPr>
        <w:t>Rscript</w:t>
      </w:r>
      <w:proofErr w:type="spellEnd"/>
      <w:r>
        <w:rPr>
          <w:rFonts w:eastAsiaTheme="minorEastAsia" w:cs="Arial"/>
        </w:rPr>
        <w:t xml:space="preserve">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xml:space="preserve"> -p “Chronic”</w:t>
      </w:r>
    </w:p>
    <w:p w14:paraId="30DEEC98" w14:textId="2152D65E" w:rsidR="008607DB" w:rsidRDefault="008607DB" w:rsidP="00AE3CD8">
      <w:pPr>
        <w:rPr>
          <w:rFonts w:eastAsiaTheme="minorEastAsia" w:cs="Arial"/>
        </w:rPr>
      </w:pPr>
      <w:r>
        <w:rPr>
          <w:rFonts w:eastAsiaTheme="minorEastAsia" w:cs="Arial"/>
        </w:rPr>
        <w:t xml:space="preserve">Figures will automatically be saved in figs/ </w:t>
      </w:r>
    </w:p>
    <w:p w14:paraId="47E1FD5B" w14:textId="77777777" w:rsidR="008607DB" w:rsidRDefault="008607DB" w:rsidP="00AE3CD8">
      <w:pPr>
        <w:rPr>
          <w:rFonts w:eastAsiaTheme="minorEastAsia" w:cs="Arial"/>
        </w:rPr>
      </w:pPr>
    </w:p>
    <w:p w14:paraId="30DDD3A5" w14:textId="490D1BD6" w:rsidR="00425F4A" w:rsidRDefault="00425F4A" w:rsidP="00AE3CD8">
      <w:pPr>
        <w:rPr>
          <w:rFonts w:eastAsiaTheme="minorEastAsia" w:cs="Arial"/>
        </w:rPr>
      </w:pPr>
    </w:p>
    <w:p w14:paraId="16F1B1BE" w14:textId="78E43785" w:rsidR="00425F4A" w:rsidRDefault="00425F4A" w:rsidP="00425F4A">
      <w:pPr>
        <w:pStyle w:val="Heading3"/>
        <w:rPr>
          <w:rFonts w:eastAsiaTheme="minorEastAsia"/>
        </w:rPr>
      </w:pPr>
      <w:r>
        <w:rPr>
          <w:rFonts w:eastAsiaTheme="minorEastAsia"/>
        </w:rPr>
        <w:t xml:space="preserve">Predict Clinical Studies of </w:t>
      </w:r>
      <w:proofErr w:type="spellStart"/>
      <w:r>
        <w:rPr>
          <w:rFonts w:eastAsiaTheme="minorEastAsia"/>
        </w:rPr>
        <w:t>Remefentanil</w:t>
      </w:r>
      <w:proofErr w:type="spellEnd"/>
    </w:p>
    <w:p w14:paraId="6D2B32B8" w14:textId="0294E07E" w:rsidR="00963191" w:rsidRPr="00425F4A" w:rsidRDefault="00425F4A" w:rsidP="00963191">
      <w:r>
        <w:t>T</w:t>
      </w:r>
      <w:r w:rsidR="00C66932">
        <w:t>o use the model to</w:t>
      </w:r>
      <w:r>
        <w:t xml:space="preserve"> predict the clinical ventilation data for remifentanil </w:t>
      </w:r>
      <w:r>
        <w:fldChar w:fldCharType="begin"/>
      </w:r>
      <w: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fldChar w:fldCharType="separate"/>
      </w:r>
      <w:r>
        <w:rPr>
          <w:noProof/>
        </w:rPr>
        <w:t>[7]</w:t>
      </w:r>
      <w:r>
        <w:fldChar w:fldCharType="end"/>
      </w:r>
      <w:r w:rsidR="00C66932">
        <w:t xml:space="preserve">, we obtained </w:t>
      </w:r>
      <w:r w:rsidR="007B54DC">
        <w:t xml:space="preserve">remifentanil </w:t>
      </w:r>
      <w:r w:rsidR="00C66932" w:rsidRPr="007B54DC">
        <w:rPr>
          <w:i/>
          <w:iCs/>
        </w:rPr>
        <w:t>in vitro</w:t>
      </w:r>
      <w:r w:rsidR="00C66932">
        <w:t xml:space="preserve"> mu receptor binding data and estimated </w:t>
      </w:r>
      <w:r w:rsidR="007B54DC">
        <w:t>its binding kinetic parameters</w:t>
      </w:r>
      <w:r w:rsidR="00071CDA">
        <w:t xml:space="preserve"> (</w:t>
      </w:r>
      <w:r w:rsidR="00071CDA" w:rsidRPr="00071CDA">
        <w:t>https://github.com/FDA/Mechanistic-PK-PD-Model-to-Rescue-Opiod-Overdose/tree/main/Ligand_Data</w:t>
      </w:r>
      <w:r w:rsidR="00071CDA">
        <w:t>)</w:t>
      </w:r>
      <w:r w:rsidR="007B54DC">
        <w:t>. For pharmacokinetics of remifentanil we used a 3-compartment PK model developed by Minto et al.</w: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 </w:instrTex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DATA </w:instrText>
      </w:r>
      <w:r w:rsidR="007B54DC">
        <w:fldChar w:fldCharType="end"/>
      </w:r>
      <w:r w:rsidR="007B54DC">
        <w:fldChar w:fldCharType="separate"/>
      </w:r>
      <w:r w:rsidR="007B54DC">
        <w:rPr>
          <w:noProof/>
        </w:rPr>
        <w:t>[8]</w:t>
      </w:r>
      <w:r w:rsidR="007B54DC">
        <w:fldChar w:fldCharType="end"/>
      </w:r>
      <w:r w:rsidR="007B54DC">
        <w:t xml:space="preserve">. </w:t>
      </w:r>
      <w:r w:rsidR="00BB2109">
        <w:t>To account for the delay between plasma concentration and clinical ventilation response</w:t>
      </w:r>
      <w:r w:rsidR="004A09F5">
        <w:t xml:space="preserve">, </w:t>
      </w:r>
      <w:proofErr w:type="spellStart"/>
      <w:r w:rsidR="004A09F5">
        <w:t>Barbenco</w:t>
      </w:r>
      <w:proofErr w:type="spellEnd"/>
      <w:r w:rsidR="004A09F5">
        <w:t xml:space="preserve"> et al. estimated a </w:t>
      </w:r>
      <w:proofErr w:type="spellStart"/>
      <w:r w:rsidR="00BB2109">
        <w:t>biophase</w:t>
      </w:r>
      <w:proofErr w:type="spellEnd"/>
      <w:r w:rsidR="00BB2109">
        <w:t xml:space="preserve"> equilibrium parameter </w:t>
      </w:r>
      <w:proofErr w:type="spellStart"/>
      <w:r w:rsidR="004A09F5">
        <w:t>Keo</w:t>
      </w:r>
      <w:proofErr w:type="spellEnd"/>
      <w:r w:rsidR="004A09F5">
        <w:t xml:space="preserve"> (</w:t>
      </w:r>
      <w:r w:rsidR="00BB2109">
        <w:t xml:space="preserve">corresponding to </w:t>
      </w:r>
      <w:r w:rsidR="004A09F5">
        <w:t xml:space="preserve">K1 in equation 12) of 0.34/min, </w:t>
      </w:r>
      <w:r w:rsidR="00071CDA">
        <w:t>corresponding</w:t>
      </w:r>
      <w:r w:rsidR="00BB2109">
        <w:t xml:space="preserve"> </w:t>
      </w:r>
      <w:r w:rsidR="004A09F5">
        <w:t xml:space="preserve">to an </w:t>
      </w:r>
      <w:r w:rsidR="00BB2109">
        <w:t xml:space="preserve">apparent </w:t>
      </w:r>
      <w:r w:rsidR="004A09F5">
        <w:t xml:space="preserve">equilibrium </w:t>
      </w:r>
      <w:r w:rsidR="00BB2109">
        <w:t>half-life</w:t>
      </w:r>
      <w:r w:rsidR="004A09F5">
        <w:t xml:space="preserve"> of ~2 min </w:t>
      </w:r>
      <w:r w:rsidR="004A09F5">
        <w:fldChar w:fldCharType="begin"/>
      </w:r>
      <w:r w:rsidR="004A09F5">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4A09F5">
        <w:fldChar w:fldCharType="separate"/>
      </w:r>
      <w:r w:rsidR="004A09F5">
        <w:rPr>
          <w:noProof/>
        </w:rPr>
        <w:t>[7]</w:t>
      </w:r>
      <w:r w:rsidR="004A09F5">
        <w:fldChar w:fldCharType="end"/>
      </w:r>
      <w:r w:rsidR="004A09F5">
        <w:t>.</w:t>
      </w:r>
      <w:r w:rsidR="00BB2109">
        <w:t xml:space="preserve"> However, this </w:t>
      </w:r>
      <w:r w:rsidR="00963191">
        <w:t xml:space="preserve">equilibrium time </w:t>
      </w:r>
      <w:proofErr w:type="gramStart"/>
      <w:r w:rsidR="00963191">
        <w:t>actually includes</w:t>
      </w:r>
      <w:proofErr w:type="gramEnd"/>
      <w:r w:rsidR="00963191">
        <w:t xml:space="preserve"> two processes: the transition of remifentanil from central to effective compartment, and the</w:t>
      </w:r>
      <w:r w:rsidR="00071CDA">
        <w:t xml:space="preserve"> binding of </w:t>
      </w:r>
      <w:proofErr w:type="spellStart"/>
      <w:r w:rsidR="00071CDA">
        <w:t>remefentnail</w:t>
      </w:r>
      <w:proofErr w:type="spellEnd"/>
      <w:r w:rsidR="00071CDA">
        <w:t xml:space="preserve"> to mu receptor</w:t>
      </w:r>
      <w:r w:rsidR="00963191">
        <w:t xml:space="preserve"> in the effective compartment</w:t>
      </w:r>
      <w:r w:rsidR="00BB2109">
        <w:t xml:space="preserve">. </w:t>
      </w:r>
      <w:r w:rsidR="00963191">
        <w:t xml:space="preserve">As our </w:t>
      </w:r>
      <w:r w:rsidR="00963191" w:rsidRPr="00BB2109">
        <w:rPr>
          <w:i/>
          <w:iCs/>
        </w:rPr>
        <w:t>in vitro</w:t>
      </w:r>
      <w:r w:rsidR="00963191">
        <w:t xml:space="preserve"> data indicates that remifentanil is relatively slow (compared to fentanyl) in binding to the mu receptor (equilibrium/unbinding half-life ~ 5 min), we consider the delay between plasma concentration and observed clinical ventilatio</w:t>
      </w:r>
      <w:r w:rsidR="00C74912">
        <w:t>n response</w:t>
      </w:r>
      <w:r w:rsidR="00963191">
        <w:t xml:space="preserve"> is primarily due to the binding process, </w:t>
      </w:r>
      <w:r w:rsidR="00C0049E">
        <w:t xml:space="preserve">with </w:t>
      </w:r>
      <w:r w:rsidR="00071CDA">
        <w:t xml:space="preserve">the </w:t>
      </w:r>
      <w:r w:rsidR="00963191">
        <w:t>transit process</w:t>
      </w:r>
      <w:r w:rsidR="00C0049E">
        <w:t xml:space="preserve"> taking very little time</w:t>
      </w:r>
      <w:r w:rsidR="00963191">
        <w:t>. We thus used an arbitrarily high K1 (6/min) in the simulation, so that the transit between central and effective compartment is v</w:t>
      </w:r>
      <w:r w:rsidR="00C0049E">
        <w:t>ery fast</w:t>
      </w:r>
      <w:r w:rsidR="00963191">
        <w:t xml:space="preserve"> (equilibrium half-life ~6 seconds).</w:t>
      </w:r>
    </w:p>
    <w:p w14:paraId="6AAB7CBD" w14:textId="394179DD" w:rsidR="00071CDA" w:rsidRDefault="00071CDA" w:rsidP="00AE3CD8">
      <w:pPr>
        <w:rPr>
          <w:rFonts w:eastAsiaTheme="minorEastAsia" w:cs="Arial"/>
        </w:rPr>
      </w:pPr>
      <w:r>
        <w:t xml:space="preserve">To link the fraction of receptor bound by </w:t>
      </w:r>
      <w:proofErr w:type="spellStart"/>
      <w:r>
        <w:t>remefentanil</w:t>
      </w:r>
      <w:proofErr w:type="spellEnd"/>
      <w:r>
        <w:t xml:space="preserve"> (RL) to the ventilation response, we </w:t>
      </w:r>
      <w:r w:rsidR="00E45100">
        <w:t xml:space="preserve">used equation 18 and assumed remifentanil has the same </w:t>
      </w:r>
      <w:r w:rsidR="003F5884">
        <w:t>ventilation-receptor occupancy</w:t>
      </w:r>
      <w:r w:rsidR="00E45100">
        <w:t xml:space="preserve"> relationship as fentanyl (by using the same PD parameters </w:t>
      </w:r>
      <w:proofErr w:type="spellStart"/>
      <w:r w:rsidR="00E45100">
        <w:t>Bmax</w:t>
      </w:r>
      <w:proofErr w:type="spellEnd"/>
      <w:r w:rsidR="00E45100">
        <w:t xml:space="preserve">, P1, and P2 as fentanyl). </w:t>
      </w:r>
      <w:r w:rsidR="00592F70">
        <w:t xml:space="preserve">We used the naïve user version of the PD parameters as </w:t>
      </w:r>
      <w:proofErr w:type="spellStart"/>
      <w:r w:rsidR="00592F70">
        <w:t>Barbenco</w:t>
      </w:r>
      <w:proofErr w:type="spellEnd"/>
      <w:r w:rsidR="00592F70">
        <w:t xml:space="preserve"> study did not recruit chronic opioid users. </w:t>
      </w:r>
      <w:r w:rsidR="00E45100">
        <w:t xml:space="preserve">For the baseline minute ventilation volume (VB in equation 18), we used 13 L/min as per Figure 3 of the </w:t>
      </w:r>
      <w:proofErr w:type="spellStart"/>
      <w:r w:rsidR="00E45100">
        <w:t>Barbenco</w:t>
      </w:r>
      <w:proofErr w:type="spellEnd"/>
      <w:r w:rsidR="00E45100">
        <w:t xml:space="preserve"> study </w:t>
      </w:r>
      <w:r w:rsidR="00E45100">
        <w:fldChar w:fldCharType="begin"/>
      </w:r>
      <w:r w:rsidR="00E45100">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E45100">
        <w:fldChar w:fldCharType="separate"/>
      </w:r>
      <w:r w:rsidR="00E45100">
        <w:rPr>
          <w:noProof/>
        </w:rPr>
        <w:t>[7]</w:t>
      </w:r>
      <w:r w:rsidR="00E45100">
        <w:fldChar w:fldCharType="end"/>
      </w:r>
      <w:r w:rsidR="00E45100">
        <w:t xml:space="preserve">. For the baseline </w:t>
      </w:r>
      <w:r w:rsidR="00DF7188">
        <w:rPr>
          <w:rFonts w:eastAsiaTheme="minorEastAsia" w:cs="Arial"/>
        </w:rPr>
        <w:t xml:space="preserve">slope of the ventilation-PeCO2 curve (G in equation 18), </w:t>
      </w:r>
      <w:proofErr w:type="spellStart"/>
      <w:r w:rsidR="00DF7188">
        <w:rPr>
          <w:rFonts w:eastAsiaTheme="minorEastAsia" w:cs="Arial"/>
        </w:rPr>
        <w:t>Barbenco</w:t>
      </w:r>
      <w:proofErr w:type="spellEnd"/>
      <w:r w:rsidR="00DF7188">
        <w:rPr>
          <w:rFonts w:eastAsiaTheme="minorEastAsia" w:cs="Arial"/>
        </w:rPr>
        <w:t xml:space="preserve"> study reported a two-point estimation of the baseline slope without opioids (the “0 min” line of Figure 1 of </w:t>
      </w:r>
      <w:r w:rsidR="00DF7188">
        <w:rPr>
          <w:rFonts w:eastAsiaTheme="minorEastAsia" w:cs="Arial"/>
        </w:rPr>
        <w:fldChar w:fldCharType="begin"/>
      </w:r>
      <w:r w:rsidR="00DF7188">
        <w:rPr>
          <w:rFonts w:eastAsiaTheme="minorEastAsia"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DF7188">
        <w:rPr>
          <w:rFonts w:eastAsiaTheme="minorEastAsia" w:cs="Arial"/>
        </w:rPr>
        <w:fldChar w:fldCharType="separate"/>
      </w:r>
      <w:r w:rsidR="00DF7188">
        <w:rPr>
          <w:rFonts w:eastAsiaTheme="minorEastAsia" w:cs="Arial"/>
          <w:noProof/>
        </w:rPr>
        <w:t>[7]</w:t>
      </w:r>
      <w:r w:rsidR="00DF7188">
        <w:rPr>
          <w:rFonts w:eastAsiaTheme="minorEastAsia" w:cs="Arial"/>
        </w:rPr>
        <w:fldChar w:fldCharType="end"/>
      </w:r>
      <w:r w:rsidR="00DF7188">
        <w:rPr>
          <w:rFonts w:eastAsiaTheme="minorEastAsia" w:cs="Arial"/>
        </w:rPr>
        <w:t xml:space="preserve">), which allowed us to estimate a baseline G of 0.9 L/min/mmHg for their cohort. </w:t>
      </w:r>
    </w:p>
    <w:p w14:paraId="4A1E2644" w14:textId="109F6C4C" w:rsidR="00E12DA0" w:rsidRDefault="00592F70" w:rsidP="00AE3CD8">
      <w:pPr>
        <w:rPr>
          <w:rFonts w:eastAsiaTheme="minorEastAsia" w:cs="Arial"/>
        </w:rPr>
      </w:pPr>
      <w:r>
        <w:rPr>
          <w:rFonts w:eastAsiaTheme="minorEastAsia" w:cs="Arial"/>
        </w:rPr>
        <w:lastRenderedPageBreak/>
        <w:t>The modeling strategy above enabled us to predict the ventilation response after 0.035 mg remifentanil IV bolus injection</w:t>
      </w:r>
      <w:r w:rsidR="00C54C42">
        <w:rPr>
          <w:rFonts w:eastAsiaTheme="minorEastAsia" w:cs="Arial"/>
        </w:rPr>
        <w:t xml:space="preserve"> reasonably well</w:t>
      </w:r>
      <w:r w:rsidR="009E479C">
        <w:rPr>
          <w:rFonts w:eastAsiaTheme="minorEastAsia" w:cs="Arial"/>
        </w:rPr>
        <w:t xml:space="preserve"> </w:t>
      </w:r>
      <w:proofErr w:type="gramStart"/>
      <w:r w:rsidR="009E479C">
        <w:rPr>
          <w:rFonts w:eastAsiaTheme="minorEastAsia" w:cs="Arial"/>
        </w:rPr>
        <w:t>(</w:t>
      </w:r>
      <w:r w:rsidR="006F407D" w:rsidRPr="006F407D">
        <w:t xml:space="preserve"> </w:t>
      </w:r>
      <w:r w:rsidR="006F407D">
        <w:t>“</w:t>
      </w:r>
      <w:proofErr w:type="gramEnd"/>
      <w:r w:rsidR="006F407D" w:rsidRPr="006F407D">
        <w:rPr>
          <w:rFonts w:eastAsiaTheme="minorEastAsia" w:cs="Arial"/>
        </w:rPr>
        <w:t>Clinical_Comparison_all/Clinical_Comparison_Remifentanil/figs/Naive_Remifentanil_Ventilation.pdf</w:t>
      </w:r>
      <w:r w:rsidR="006F407D">
        <w:rPr>
          <w:rFonts w:eastAsiaTheme="minorEastAsia" w:cs="Arial"/>
        </w:rPr>
        <w:t>”</w:t>
      </w:r>
      <w:r w:rsidR="009E479C">
        <w:rPr>
          <w:rFonts w:eastAsiaTheme="minorEastAsia" w:cs="Arial"/>
        </w:rPr>
        <w:t>)</w:t>
      </w:r>
    </w:p>
    <w:p w14:paraId="17D185EE" w14:textId="20DFDAC0" w:rsidR="006F407D" w:rsidRDefault="006F407D" w:rsidP="006F407D">
      <w:pPr>
        <w:rPr>
          <w:rFonts w:eastAsiaTheme="minorEastAsia" w:cs="Arial"/>
        </w:rPr>
      </w:pPr>
      <w:r>
        <w:rPr>
          <w:rFonts w:eastAsiaTheme="minorEastAsia" w:cs="Arial"/>
        </w:rPr>
        <w:t xml:space="preserve">To recreate the </w:t>
      </w:r>
      <w:r w:rsidR="00C25575">
        <w:rPr>
          <w:rFonts w:eastAsiaTheme="minorEastAsia" w:cs="Arial"/>
        </w:rPr>
        <w:t>remifentanil</w:t>
      </w:r>
      <w:r>
        <w:rPr>
          <w:rFonts w:eastAsiaTheme="minorEastAsia" w:cs="Arial"/>
        </w:rPr>
        <w:t xml:space="preserve"> clinical comparison figures run the script “</w:t>
      </w:r>
      <w:proofErr w:type="spellStart"/>
      <w:r w:rsidR="004372E9">
        <w:rPr>
          <w:rFonts w:eastAsiaTheme="minorEastAsia" w:cs="Arial"/>
        </w:rPr>
        <w:t>IV_</w:t>
      </w:r>
      <w:proofErr w:type="gramStart"/>
      <w:r w:rsidR="004372E9">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Remifentanil</w:t>
      </w:r>
      <w:proofErr w:type="spellEnd"/>
      <w:r>
        <w:rPr>
          <w:rFonts w:eastAsiaTheme="minorEastAsia" w:cs="Arial"/>
        </w:rPr>
        <w:t xml:space="preserve">/”. Figures will automatically be saved in figs/ </w:t>
      </w:r>
    </w:p>
    <w:p w14:paraId="2B88203D" w14:textId="77777777" w:rsidR="00E12DA0" w:rsidRDefault="00E12DA0" w:rsidP="00AE3CD8">
      <w:pPr>
        <w:rPr>
          <w:rFonts w:eastAsiaTheme="minorEastAsia" w:cs="Arial"/>
        </w:rPr>
      </w:pPr>
    </w:p>
    <w:p w14:paraId="4890F361" w14:textId="2A9D7F29" w:rsidR="00DF7188" w:rsidRDefault="00E12DA0" w:rsidP="00E12DA0">
      <w:pPr>
        <w:pStyle w:val="Heading3"/>
      </w:pPr>
      <w:r>
        <w:rPr>
          <w:rFonts w:eastAsiaTheme="minorEastAsia"/>
        </w:rPr>
        <w:t xml:space="preserve">Simulate Single Virtual Patient for Fentanyl or </w:t>
      </w:r>
      <w:proofErr w:type="spellStart"/>
      <w:r>
        <w:rPr>
          <w:rFonts w:eastAsiaTheme="minorEastAsia"/>
        </w:rPr>
        <w:t>Carfentanil</w:t>
      </w:r>
      <w:proofErr w:type="spellEnd"/>
      <w:r>
        <w:rPr>
          <w:rFonts w:eastAsiaTheme="minorEastAsia"/>
        </w:rPr>
        <w:t xml:space="preserve"> Overdose Scenarios</w:t>
      </w:r>
      <w:r w:rsidR="00DF7188">
        <w:rPr>
          <w:rFonts w:eastAsiaTheme="minorEastAsia"/>
        </w:rPr>
        <w:t xml:space="preserve"> </w:t>
      </w:r>
    </w:p>
    <w:p w14:paraId="7FAF0F1C" w14:textId="1604379D" w:rsidR="00550C4B" w:rsidRDefault="00550C4B" w:rsidP="00550C4B">
      <w:pPr>
        <w:pStyle w:val="Heading4"/>
      </w:pPr>
      <w:r>
        <w:t>Estimation of the overdose range</w:t>
      </w:r>
    </w:p>
    <w:p w14:paraId="644D1B7A" w14:textId="53CBBC67" w:rsidR="00550C4B" w:rsidRDefault="00D74CBD" w:rsidP="00AE3CD8">
      <w:pPr>
        <w:rPr>
          <w:rFonts w:cs="Arial"/>
        </w:rPr>
      </w:pPr>
      <w:r>
        <w:rPr>
          <w:rFonts w:cs="Arial"/>
        </w:rPr>
        <w:t xml:space="preserve">The overdose scenarios were based on real world fatal overdose data. According to a study of ~500 fatal fentanyl overdose cases, the </w:t>
      </w:r>
      <w:bookmarkStart w:id="41" w:name="_Hlk63338710"/>
      <w:r>
        <w:rPr>
          <w:rFonts w:cs="Arial"/>
        </w:rPr>
        <w:t xml:space="preserve">postmortem fentanyl distribution has </w:t>
      </w:r>
      <w:bookmarkStart w:id="42" w:name="_Hlk64899845"/>
      <w:r>
        <w:rPr>
          <w:rFonts w:cs="Arial"/>
        </w:rPr>
        <w:t>a mean and standard deviation of 9.96 and 9.27 ng/mL</w:t>
      </w:r>
      <w:bookmarkEnd w:id="42"/>
      <w:r>
        <w:rPr>
          <w:rFonts w:cs="Arial"/>
        </w:rPr>
        <w:t xml:space="preserve">, respectively </w:t>
      </w:r>
      <w:r>
        <w:rPr>
          <w:rFonts w:cs="Arial"/>
        </w:rPr>
        <w:fldChar w:fldCharType="begin"/>
      </w:r>
      <w:r>
        <w:rPr>
          <w:rFonts w:cs="Arial"/>
        </w:rPr>
        <w:instrText xml:space="preserve"> ADDIN EN.CITE &lt;EndNote&gt;&lt;Cite&gt;&lt;Author&gt;System&lt;/Author&gt;&lt;Year&gt;2017&lt;/Year&gt;&lt;RecNum&gt;306&lt;/RecNum&gt;&lt;DisplayText&gt;[9]&lt;/DisplayText&gt;&lt;record&gt;&lt;rec-number&gt;306&lt;/rec-number&gt;&lt;foreign-keys&gt;&lt;key app="EN" db-id="wdv2wdxzmr2203evffzpapp70f22svdwxz0t" timestamp="1605553795"&gt;306&lt;/key&gt;&lt;/foreign-keys&gt;&lt;ref-type name="Web Page"&gt;12&lt;/ref-type&gt;&lt;contributors&gt;&lt;authors&gt;&lt;author&gt;National Drug Early Warning System&lt;/author&gt;&lt;/authors&gt;&lt;/contributors&gt;&lt;titles&gt;&lt;title&gt;Unintentional Fentanyl Overdoses in New Hampshire: An NDEWS HotSpot Analysis&lt;/title&gt;&lt;/titles&gt;&lt;dates&gt;&lt;year&gt;2017&lt;/year&gt;&lt;/dates&gt;&lt;urls&gt;&lt;related-urls&gt;&lt;url&gt;https://ndews.org/wordpress/files/2020/07/ndews-hotspot-unintentional-fentanyl-overdoses-in-new-hampshire-final-09-11-17.pdf&lt;/url&gt;&lt;/related-urls&gt;&lt;/urls&gt;&lt;/record&gt;&lt;/Cite&gt;&lt;/EndNote&gt;</w:instrText>
      </w:r>
      <w:r>
        <w:rPr>
          <w:rFonts w:cs="Arial"/>
        </w:rPr>
        <w:fldChar w:fldCharType="separate"/>
      </w:r>
      <w:r>
        <w:rPr>
          <w:rFonts w:cs="Arial"/>
          <w:noProof/>
        </w:rPr>
        <w:t>[9]</w:t>
      </w:r>
      <w:r>
        <w:rPr>
          <w:rFonts w:cs="Arial"/>
        </w:rPr>
        <w:fldChar w:fldCharType="end"/>
      </w:r>
      <w:bookmarkEnd w:id="41"/>
      <w:r>
        <w:rPr>
          <w:rFonts w:cs="Arial"/>
        </w:rPr>
        <w:t xml:space="preserve">. We used the mean (9.96 ng/mL) and 95% percentile (25.2 ng/mL) of this fatal fentanyl overdose range and estimated the corresponding intravenous dose to be 0.87 and 1.9 mg, respectively. This estimation was based on two assumptions: significant postmortem fentanyl redistribution would not occur within this time window </w: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 </w:instrTex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0]</w:t>
      </w:r>
      <w:r>
        <w:rPr>
          <w:rFonts w:cs="Arial"/>
        </w:rPr>
        <w:fldChar w:fldCharType="end"/>
      </w:r>
      <w:r>
        <w:rPr>
          <w:rFonts w:cs="Arial"/>
        </w:rPr>
        <w:t xml:space="preserve">, and there was a relatively short delay between fentanyl intravenous injection and death. As it is likely that the real-world fentanyl overdose range is lower than the fatal overdose range, we also used the lower quantile (25% percentile) of the fatal overdose range (postmortem concentration 3.7 ng/mL) and calculated the corresponding intravenous dose 0.44 mg. The </w:t>
      </w:r>
      <w:proofErr w:type="spellStart"/>
      <w:r>
        <w:rPr>
          <w:rFonts w:cs="Arial"/>
        </w:rPr>
        <w:t>carfentanil</w:t>
      </w:r>
      <w:proofErr w:type="spellEnd"/>
      <w:r>
        <w:rPr>
          <w:rFonts w:cs="Arial"/>
        </w:rPr>
        <w:t xml:space="preserve"> overdose range was based on a study of 17 </w:t>
      </w:r>
      <w:proofErr w:type="spellStart"/>
      <w:r>
        <w:rPr>
          <w:rFonts w:cs="Arial"/>
        </w:rPr>
        <w:t>carfentanil</w:t>
      </w:r>
      <w:proofErr w:type="spellEnd"/>
      <w:r>
        <w:rPr>
          <w:rFonts w:cs="Arial"/>
        </w:rPr>
        <w:t xml:space="preserve"> overdose cases, where the post postmortem </w:t>
      </w:r>
      <w:proofErr w:type="spellStart"/>
      <w:r>
        <w:rPr>
          <w:rFonts w:cs="Arial"/>
        </w:rPr>
        <w:t>carfentanil</w:t>
      </w:r>
      <w:proofErr w:type="spellEnd"/>
      <w:r>
        <w:rPr>
          <w:rFonts w:cs="Arial"/>
        </w:rPr>
        <w:t xml:space="preserve"> distribution has a mean of 0.387ng/mL and we calculated the standard deviation to be 0.274 ng/mL </w:t>
      </w:r>
      <w:r>
        <w:rPr>
          <w:rFonts w:cs="Arial"/>
        </w:rPr>
        <w:fldChar w:fldCharType="begin"/>
      </w:r>
      <w:r>
        <w:rPr>
          <w:rFonts w:cs="Arial"/>
        </w:rPr>
        <w:instrText xml:space="preserve"> ADDIN EN.CITE &lt;EndNote&gt;&lt;Cite&gt;&lt;Author&gt;Corsi&lt;/Author&gt;&lt;Year&gt;2019&lt;/Year&gt;&lt;RecNum&gt;310&lt;/RecNum&gt;&lt;DisplayText&gt;[11]&lt;/DisplayText&gt;&lt;record&gt;&lt;rec-number&gt;310&lt;/rec-number&gt;&lt;foreign-keys&gt;&lt;key app="EN" db-id="wdv2wdxzmr2203evffzpapp70f22svdwxz0t" timestamp="1612478553"&gt;310&lt;/key&gt;&lt;/foreign-keys&gt;&lt;ref-type name="Journal Article"&gt;17&lt;/ref-type&gt;&lt;contributors&gt;&lt;authors&gt;&lt;author&gt;Corsi, J.N.&lt;/author&gt;&lt;author&gt;Dragovic, J.L.&lt;/author&gt;&lt;/authors&gt;&lt;/contributors&gt;&lt;titles&gt;&lt;title&gt;Fatal overdoses involving carfentanil: A case series&lt;/title&gt;&lt;secondary-title&gt;J. Forensic Science and Medicine&lt;/secondary-title&gt;&lt;/titles&gt;&lt;periodical&gt;&lt;full-title&gt;J. Forensic Science and Medicine&lt;/full-title&gt;&lt;/periodical&gt;&lt;pages&gt;147-150&lt;/pages&gt;&lt;volume&gt;5&lt;/volume&gt;&lt;number&gt;3&lt;/number&gt;&lt;section&gt;147&lt;/section&gt;&lt;dates&gt;&lt;year&gt;2019&lt;/year&gt;&lt;/dates&gt;&lt;urls&gt;&lt;/urls&gt;&lt;/record&gt;&lt;/Cite&gt;&lt;/EndNote&gt;</w:instrText>
      </w:r>
      <w:r>
        <w:rPr>
          <w:rFonts w:cs="Arial"/>
        </w:rPr>
        <w:fldChar w:fldCharType="separate"/>
      </w:r>
      <w:r>
        <w:rPr>
          <w:rFonts w:cs="Arial"/>
          <w:noProof/>
        </w:rPr>
        <w:t>[11]</w:t>
      </w:r>
      <w:r>
        <w:rPr>
          <w:rFonts w:cs="Arial"/>
        </w:rPr>
        <w:fldChar w:fldCharType="end"/>
      </w:r>
      <w:r>
        <w:rPr>
          <w:rFonts w:cs="Arial"/>
        </w:rPr>
        <w:t>. Using the same assumptions as for fentanyl we estimated an initial intravenous dose of 0.03</w:t>
      </w:r>
      <w:r w:rsidR="00550C4B">
        <w:rPr>
          <w:rFonts w:cs="Arial"/>
        </w:rPr>
        <w:t>6</w:t>
      </w:r>
      <w:r>
        <w:rPr>
          <w:rFonts w:cs="Arial"/>
        </w:rPr>
        <w:t>, 0.0</w:t>
      </w:r>
      <w:r w:rsidR="00550C4B">
        <w:rPr>
          <w:rFonts w:cs="Arial"/>
        </w:rPr>
        <w:t>58</w:t>
      </w:r>
      <w:r>
        <w:rPr>
          <w:rFonts w:cs="Arial"/>
        </w:rPr>
        <w:t xml:space="preserve"> and 0.105 mg, corresponding to the 25% (2 ng/mL), 50% (0.387 ng/mL), and 95% (0.84 ng/mL) percentile of the postmortem </w:t>
      </w:r>
      <w:proofErr w:type="spellStart"/>
      <w:r>
        <w:rPr>
          <w:rFonts w:cs="Arial"/>
        </w:rPr>
        <w:t>carfentanil</w:t>
      </w:r>
      <w:proofErr w:type="spellEnd"/>
      <w:r>
        <w:rPr>
          <w:rFonts w:cs="Arial"/>
        </w:rPr>
        <w:t xml:space="preserve"> fatal overdose plasma concentration range, respectively. </w:t>
      </w:r>
      <w:r w:rsidR="00E93A82">
        <w:rPr>
          <w:rFonts w:cs="Arial"/>
        </w:rPr>
        <w:t>Given that these values are based on fatal overdose cases, it is likely that the lower end of the range (25% percentile) is closer to a typical real-world opioid overdose case.</w:t>
      </w:r>
    </w:p>
    <w:p w14:paraId="21F78E96" w14:textId="41F7B5B2" w:rsidR="00550C4B" w:rsidRDefault="00550C4B" w:rsidP="00F47190">
      <w:pPr>
        <w:pStyle w:val="Heading4"/>
      </w:pPr>
      <w:r>
        <w:t xml:space="preserve">Estimation </w:t>
      </w:r>
      <w:r w:rsidR="00F47190">
        <w:t xml:space="preserve">of </w:t>
      </w:r>
      <w:r>
        <w:t xml:space="preserve">the </w:t>
      </w:r>
      <w:r w:rsidR="00F47190">
        <w:t>time to give the first dose of naloxone</w:t>
      </w:r>
    </w:p>
    <w:p w14:paraId="57BAA1C3" w14:textId="4A07AA29" w:rsidR="00550C4B" w:rsidRDefault="00550C4B" w:rsidP="00550C4B">
      <w:pPr>
        <w:jc w:val="both"/>
        <w:rPr>
          <w:rFonts w:cs="Arial"/>
        </w:rPr>
      </w:pPr>
      <w:r>
        <w:rPr>
          <w:rFonts w:cs="Arial"/>
        </w:rPr>
        <w:t xml:space="preserve">Some naloxone training materials for community members suggested respiratory rate less than 8 times/minute as one of the criteria for naloxone administration </w:t>
      </w:r>
      <w:r>
        <w:rPr>
          <w:rFonts w:cs="Arial"/>
        </w:rPr>
        <w:fldChar w:fldCharType="begin"/>
      </w:r>
      <w:r>
        <w:rPr>
          <w:rFonts w:cs="Arial"/>
        </w:rPr>
        <w:instrText xml:space="preserve"> ADDIN EN.CITE &lt;EndNote&gt;&lt;Cite&gt;&lt;Author&gt;Health&lt;/Author&gt;&lt;Year&gt;2017&lt;/Year&gt;&lt;RecNum&gt;282&lt;/RecNum&gt;&lt;DisplayText&gt;[12]&lt;/DisplayText&gt;&lt;record&gt;&lt;rec-number&gt;282&lt;/rec-number&gt;&lt;foreign-keys&gt;&lt;key app="EN" db-id="wdv2wdxzmr2203evffzpapp70f22svdwxz0t" timestamp="1589988423"&gt;282&lt;/key&gt;&lt;/foreign-keys&gt;&lt;ref-type name="Web Page"&gt;12&lt;/ref-type&gt;&lt;contributors&gt;&lt;authors&gt;&lt;author&gt;National Organization of State Offices of Rural Health&lt;/author&gt;&lt;/authors&gt;&lt;/contributors&gt;&lt;titles&gt;&lt;title&gt;Manual for Nurse Practitioners: Using a Computer-Based Naloxone Training Module&amp;#xD;To Prepare Community Members for Opioid-Associated Overdose Rescue&lt;/title&gt;&lt;/titles&gt;&lt;dates&gt;&lt;year&gt;2017&lt;/year&gt;&lt;/dates&gt;&lt;urls&gt;&lt;/urls&gt;&lt;/record&gt;&lt;/Cite&gt;&lt;/EndNote&gt;</w:instrText>
      </w:r>
      <w:r>
        <w:rPr>
          <w:rFonts w:cs="Arial"/>
        </w:rPr>
        <w:fldChar w:fldCharType="separate"/>
      </w:r>
      <w:r>
        <w:rPr>
          <w:rFonts w:cs="Arial"/>
          <w:noProof/>
        </w:rPr>
        <w:t>[12]</w:t>
      </w:r>
      <w:r>
        <w:rPr>
          <w:rFonts w:cs="Arial"/>
        </w:rPr>
        <w:fldChar w:fldCharType="end"/>
      </w:r>
      <w:r>
        <w:rPr>
          <w:rFonts w:cs="Arial"/>
        </w:rPr>
        <w:t xml:space="preserve">. This is a 50% decrease in respiratory rate from the mean of a normal rate of 12 to 20 </w:t>
      </w:r>
      <w:r>
        <w:rPr>
          <w:rFonts w:cs="Arial"/>
        </w:rPr>
        <w:fldChar w:fldCharType="begin"/>
      </w:r>
      <w:r>
        <w:rPr>
          <w:rFonts w:cs="Arial"/>
        </w:rPr>
        <w:instrText xml:space="preserve"> ADDIN EN.CITE &lt;EndNote&gt;&lt;Cite&gt;&lt;Author&gt;Philip&lt;/Author&gt;&lt;Year&gt;2015&lt;/Year&gt;&lt;RecNum&gt;283&lt;/RecNum&gt;&lt;DisplayText&gt;[13]&lt;/DisplayText&gt;&lt;record&gt;&lt;rec-number&gt;283&lt;/rec-number&gt;&lt;foreign-keys&gt;&lt;key app="EN" db-id="wdv2wdxzmr2203evffzpapp70f22svdwxz0t" timestamp="1589990771"&gt;283&lt;/key&gt;&lt;/foreign-keys&gt;&lt;ref-type name="Journal Article"&gt;17&lt;/ref-type&gt;&lt;contributors&gt;&lt;authors&gt;&lt;author&gt;Philip, K. E.&lt;/author&gt;&lt;author&gt;Pack, E.&lt;/author&gt;&lt;author&gt;Cambiano, V.&lt;/author&gt;&lt;author&gt;Rollmann, H.&lt;/author&gt;&lt;author&gt;Weil, S.&lt;/author&gt;&lt;author&gt;O&amp;apos;Beirne, J.&lt;/author&gt;&lt;/authors&gt;&lt;/contributors&gt;&lt;auth-address&gt;Royal Free London NHS Foundation Trust, London, UK, kejphilip@gmail.com.&lt;/auth-address&gt;&lt;titles&gt;&lt;title&gt;The accuracy of respiratory rate assessment by doctors in a London teaching hospital: a cross-sectional study&lt;/title&gt;&lt;secondary-title&gt;J Clin Monit Comput&lt;/secondary-title&gt;&lt;/titles&gt;&lt;periodical&gt;&lt;full-title&gt;J Clin Monit Comput&lt;/full-title&gt;&lt;/periodical&gt;&lt;pages&gt;455-60&lt;/pages&gt;&lt;volume&gt;29&lt;/volume&gt;&lt;number&gt;4&lt;/number&gt;&lt;edition&gt;2014/10/03&lt;/edition&gt;&lt;keywords&gt;&lt;keyword&gt;Cross-Sectional Studies&lt;/keyword&gt;&lt;keyword&gt;Hospitals, Teaching&lt;/keyword&gt;&lt;keyword&gt;Humans&lt;/keyword&gt;&lt;keyword&gt;London&lt;/keyword&gt;&lt;keyword&gt;Monitoring, Physiologic/*methods&lt;/keyword&gt;&lt;keyword&gt;Observer Variation&lt;/keyword&gt;&lt;keyword&gt;Patient Simulation&lt;/keyword&gt;&lt;keyword&gt;Physicians&lt;/keyword&gt;&lt;keyword&gt;Reproducibility of Results&lt;/keyword&gt;&lt;keyword&gt;*Respiratory Rate&lt;/keyword&gt;&lt;keyword&gt;Surveys and Questionnaires&lt;/keyword&gt;&lt;keyword&gt;Video Recording&lt;/keyword&gt;&lt;/keywords&gt;&lt;dates&gt;&lt;year&gt;2015&lt;/year&gt;&lt;pub-dates&gt;&lt;date&gt;Aug&lt;/date&gt;&lt;/pub-dates&gt;&lt;/dates&gt;&lt;isbn&gt;1573-2614 (Electronic)&amp;#xD;1387-1307 (Linking)&lt;/isbn&gt;&lt;accession-num&gt;25273624&lt;/accession-num&gt;&lt;urls&gt;&lt;related-urls&gt;&lt;url&gt;https://www.ncbi.nlm.nih.gov/pubmed/25273624&lt;/url&gt;&lt;/related-urls&gt;&lt;/urls&gt;&lt;custom2&gt;PMC4487351&lt;/custom2&gt;&lt;electronic-resource-num&gt;10.1007/s10877-014-9621-3&lt;/electronic-resource-num&gt;&lt;/record&gt;&lt;/Cite&gt;&lt;/EndNote&gt;</w:instrText>
      </w:r>
      <w:r>
        <w:rPr>
          <w:rFonts w:cs="Arial"/>
        </w:rPr>
        <w:fldChar w:fldCharType="separate"/>
      </w:r>
      <w:r>
        <w:rPr>
          <w:rFonts w:cs="Arial"/>
          <w:noProof/>
        </w:rPr>
        <w:t>[13]</w:t>
      </w:r>
      <w:r>
        <w:rPr>
          <w:rFonts w:cs="Arial"/>
        </w:rPr>
        <w:fldChar w:fldCharType="end"/>
      </w:r>
      <w:r>
        <w:rPr>
          <w:rFonts w:cs="Arial"/>
        </w:rPr>
        <w:t xml:space="preserve">. Since animal studies have suggested fentanyl-induced decrease of tidal volume is about half that of respiratory rate </w:t>
      </w:r>
      <w:r>
        <w:rPr>
          <w:rFonts w:cs="Arial"/>
        </w:rPr>
        <w:fldChar w:fldCharType="begin"/>
      </w:r>
      <w:r>
        <w:rPr>
          <w:rFonts w:cs="Arial"/>
        </w:rPr>
        <w:instrText xml:space="preserve"> ADDIN EN.CITE &lt;EndNote&gt;&lt;Cite&gt;&lt;Author&gt;Hill&lt;/Author&gt;&lt;Year&gt;2020&lt;/Year&gt;&lt;RecNum&gt;284&lt;/RecNum&gt;&lt;DisplayText&gt;[14]&lt;/DisplayText&gt;&lt;record&gt;&lt;rec-number&gt;284&lt;/rec-number&gt;&lt;foreign-keys&gt;&lt;key app="EN" db-id="wdv2wdxzmr2203evffzpapp70f22svdwxz0t" timestamp="1589991045"&gt;284&lt;/key&gt;&lt;/foreign-keys&gt;&lt;ref-type name="Journal Article"&gt;17&lt;/ref-type&gt;&lt;contributors&gt;&lt;authors&gt;&lt;author&gt;Hill, R.&lt;/author&gt;&lt;author&gt;Santhakumar, R.&lt;/author&gt;&lt;author&gt;Dewey, W.&lt;/author&gt;&lt;author&gt;Kelly, E.&lt;/author&gt;&lt;author&gt;Henderson, G.&lt;/author&gt;&lt;/authors&gt;&lt;/contributors&gt;&lt;auth-address&gt;School of Physiology, Pharmacology and Neuroscience, University of Bristol, Bristol, UK.&amp;#xD;Department of Pharmacology and Toxicology, Virginia Commonwealth University, Richmond, Virginia.&lt;/auth-address&gt;&lt;titles&gt;&lt;title&gt;Fentanyl depression of respiration: Comparison with heroin and morphine&lt;/title&gt;&lt;secondary-title&gt;Br J Pharmacol&lt;/secondary-title&gt;&lt;/titles&gt;&lt;periodical&gt;&lt;full-title&gt;Br J Pharmacol&lt;/full-title&gt;&lt;/periodical&gt;&lt;pages&gt;254-266&lt;/pages&gt;&lt;volume&gt;177&lt;/volume&gt;&lt;number&gt;2&lt;/number&gt;&lt;edition&gt;2019/09/10&lt;/edition&gt;&lt;dates&gt;&lt;year&gt;2020&lt;/year&gt;&lt;pub-dates&gt;&lt;date&gt;Jan&lt;/date&gt;&lt;/pub-dates&gt;&lt;/dates&gt;&lt;isbn&gt;1476-5381 (Electronic)&amp;#xD;0007-1188 (Linking)&lt;/isbn&gt;&lt;accession-num&gt;31499594&lt;/accession-num&gt;&lt;urls&gt;&lt;related-urls&gt;&lt;url&gt;https://www.ncbi.nlm.nih.gov/pubmed/31499594&lt;/url&gt;&lt;/related-urls&gt;&lt;/urls&gt;&lt;custom2&gt;PMC6989952&lt;/custom2&gt;&lt;electronic-resource-num&gt;10.1111/bph.14860&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e assumed a residual minute ventilation volume of roughly 40% (100*(1-0.5)*(1-0.25)) as the threshold of respiratory depression to start naloxone administration. The same threshold was used by others </w: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 </w:instrTex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5]</w:t>
      </w:r>
      <w:r>
        <w:rPr>
          <w:rFonts w:cs="Arial"/>
        </w:rPr>
        <w:fldChar w:fldCharType="end"/>
      </w:r>
      <w:r>
        <w:rPr>
          <w:rFonts w:cs="Arial"/>
        </w:rPr>
        <w:t xml:space="preserve"> as an “unsafe” level of respiration induced by opioids.</w:t>
      </w:r>
    </w:p>
    <w:p w14:paraId="2DDC91DA" w14:textId="77777777" w:rsidR="00550C4B" w:rsidRDefault="00550C4B" w:rsidP="00550C4B">
      <w:r>
        <w:t xml:space="preserve">The choice of 40% ventilation is also supported by the following reasoning. Human beings normally need 200-300 mL oxygen per min, which can be achieved by a ventilation volume of 8-12 L/min. So, when breathing at 40% ventilation the intake of oxygen has dropped to about 100 mL/min at 3-5 L/min ventilation. Intuitively one would think this causes a drop in oxygen flux by 50%. But oxygen density (DO2) depends on the cardiac output (CO) and arterial oxygen content (CaO2). </w:t>
      </w:r>
    </w:p>
    <w:p w14:paraId="01D43423" w14:textId="77777777" w:rsidR="00550C4B" w:rsidRDefault="00550C4B" w:rsidP="00550C4B">
      <w:r>
        <w:lastRenderedPageBreak/>
        <w:t>CaO2 = Hb (gm/dl) x 1.34 ml O2 /gm Hb x SaO2 + PaO2 x (.003 ml O2 /mm Hg/dl)</w:t>
      </w:r>
    </w:p>
    <w:p w14:paraId="44E0D152" w14:textId="77777777" w:rsidR="00550C4B" w:rsidRDefault="00550C4B" w:rsidP="00550C4B">
      <w:r>
        <w:t>Where Hb is hemoglobin, SaO2 is hemoglobin oxygen saturation, and PaO2 is arterial oxygen pressure in millimeter of mercury (mm Hg). Hence,</w:t>
      </w:r>
    </w:p>
    <w:p w14:paraId="7FCB0FE1" w14:textId="77777777" w:rsidR="00550C4B" w:rsidRDefault="00550C4B" w:rsidP="00550C4B">
      <w:r>
        <w:t xml:space="preserve">DO2 = CO x (1.38 x Hb x SpO2) + (0.003 x PaO2), </w:t>
      </w:r>
    </w:p>
    <w:p w14:paraId="2C2D1A75" w14:textId="4DFB0DFB" w:rsidR="00550C4B" w:rsidRDefault="00550C4B" w:rsidP="00550C4B">
      <w:r>
        <w:t xml:space="preserve">Which shows that an increase in cardiac output </w:t>
      </w:r>
      <w:proofErr w:type="gramStart"/>
      <w:r>
        <w:t>is able to</w:t>
      </w:r>
      <w:proofErr w:type="gramEnd"/>
      <w:r>
        <w:t xml:space="preserve"> compensate some part of the drop in O2 content. Since CO = HR (heart rate) x Stroke Volume, an increase in HR by 100% (e.g. from 70 to 140 beats per minute) will compensate this in large part. So, with elevated CO, even when the minute ventilation drops to 40% the oxygen density may be well above 50%.</w:t>
      </w:r>
    </w:p>
    <w:p w14:paraId="33542BD4" w14:textId="4F0A654B" w:rsidR="00F47190" w:rsidRDefault="00F47190" w:rsidP="00550C4B">
      <w:r>
        <w:t xml:space="preserve">After the minute ventilation volume drops below 40% of baseline, </w:t>
      </w:r>
      <w:r w:rsidR="00E93A82">
        <w:t>w</w:t>
      </w:r>
      <w:r>
        <w:t xml:space="preserve">e assume that, there is a delay of 2.5 min to </w:t>
      </w:r>
      <w:r w:rsidR="00F71F9D">
        <w:t>give</w:t>
      </w:r>
      <w:r>
        <w:t xml:space="preserve"> the first dose of naloxone, accounting for potential time lost to preparing the naloxone administration kit.</w:t>
      </w:r>
    </w:p>
    <w:p w14:paraId="19FE9E84" w14:textId="587BAF89" w:rsidR="00F47190" w:rsidRDefault="00F47190" w:rsidP="00F47190">
      <w:pPr>
        <w:pStyle w:val="Heading4"/>
      </w:pPr>
      <w:r>
        <w:t>Estimation of rescue time</w:t>
      </w:r>
    </w:p>
    <w:p w14:paraId="595CCDBF" w14:textId="28A35E57" w:rsidR="00550C4B" w:rsidRDefault="00550C4B" w:rsidP="00550C4B">
      <w:pPr>
        <w:rPr>
          <w:rFonts w:ascii="Calibri" w:eastAsia="Times New Roman" w:hAnsi="Calibri"/>
        </w:rPr>
      </w:pPr>
      <w:r>
        <w:rPr>
          <w:rFonts w:cs="Arial"/>
        </w:rPr>
        <w:t xml:space="preserve">After naloxone administration, we simulated the ventilation time course and calculated the rescue time, which is defined as the difference between the timepoint when naloxone is first administered, and when minute ventilation volume first recovered back </w:t>
      </w:r>
      <w:r w:rsidR="000C2A4A">
        <w:rPr>
          <w:rFonts w:cs="Arial"/>
        </w:rPr>
        <w:t xml:space="preserve">above </w:t>
      </w:r>
      <w:r>
        <w:rPr>
          <w:rFonts w:cs="Arial"/>
        </w:rPr>
        <w:t xml:space="preserve">certain rescue threshold. We used three levels as threshold: 20%, 40%, and 80% of the baseline minute ventilation volume. These different levels of threshold were explored because our model is based on clinical studies where the endpoint was minute ventilation volume at </w:t>
      </w:r>
      <w:proofErr w:type="spellStart"/>
      <w:r>
        <w:rPr>
          <w:rFonts w:cs="Arial"/>
        </w:rPr>
        <w:t>isohypercapnic</w:t>
      </w:r>
      <w:proofErr w:type="spellEnd"/>
      <w:r>
        <w:rPr>
          <w:rFonts w:cs="Arial"/>
        </w:rPr>
        <w:t xml:space="preserve"> conditions</w:t>
      </w:r>
      <w:r w:rsidR="00F47190">
        <w:rPr>
          <w:rFonts w:cs="Arial"/>
        </w:rPr>
        <w:t xml:space="preserve"> (fixed and elevated end-tidal CO2 level, leading to fixed baseline ventilation)</w:t>
      </w:r>
      <w:r>
        <w:rPr>
          <w:rFonts w:cs="Arial"/>
        </w:rPr>
        <w:t xml:space="preserve">. </w:t>
      </w:r>
      <w:r w:rsidR="00387D60">
        <w:rPr>
          <w:rFonts w:cs="Arial"/>
        </w:rPr>
        <w:t>As</w:t>
      </w:r>
      <w:r w:rsidR="00F47190">
        <w:rPr>
          <w:rFonts w:cs="Arial"/>
        </w:rPr>
        <w:t xml:space="preserve"> our pharmacodynamic equation (equation 18) allows us to adjust the baseline ventilation (VB), we set it at </w:t>
      </w:r>
      <w:r w:rsidR="004372E9">
        <w:rPr>
          <w:rFonts w:cs="Arial"/>
        </w:rPr>
        <w:t>15</w:t>
      </w:r>
      <w:r w:rsidR="004372E9">
        <w:rPr>
          <w:rFonts w:cs="Arial"/>
        </w:rPr>
        <w:t xml:space="preserve"> </w:t>
      </w:r>
      <w:r w:rsidR="00F47190">
        <w:rPr>
          <w:rFonts w:cs="Arial"/>
        </w:rPr>
        <w:t xml:space="preserve">L/min </w:t>
      </w:r>
      <w:r w:rsidR="00387D60">
        <w:rPr>
          <w:rFonts w:cs="Arial"/>
        </w:rPr>
        <w:t xml:space="preserve">when simulating community overdose conditions. We used such an elevated baseline ventilation (compared to 6 – 8 L/min at rest) because clinical ventilation study at </w:t>
      </w:r>
      <w:proofErr w:type="spellStart"/>
      <w:r w:rsidR="00387D60">
        <w:rPr>
          <w:rFonts w:cs="Arial"/>
        </w:rPr>
        <w:t>isohypercapnic</w:t>
      </w:r>
      <w:proofErr w:type="spellEnd"/>
      <w:r w:rsidR="00387D60">
        <w:rPr>
          <w:rFonts w:cs="Arial"/>
        </w:rPr>
        <w:t xml:space="preserve"> conditions (end-tidal CO2 fixed at 50 mm Hg, leading to a constant baseline ventilation of 13 L/min) reported a </w:t>
      </w:r>
      <w:r w:rsidR="00AC5DE1">
        <w:rPr>
          <w:rFonts w:cs="Arial"/>
        </w:rPr>
        <w:t>remifentanil</w:t>
      </w:r>
      <w:r w:rsidR="00387D60">
        <w:rPr>
          <w:rFonts w:cs="Arial"/>
        </w:rPr>
        <w:t xml:space="preserve"> half-effect concentration C50 (see equation 14) of </w:t>
      </w:r>
      <w:r w:rsidR="00254C35">
        <w:rPr>
          <w:rFonts w:cs="Arial"/>
        </w:rPr>
        <w:t xml:space="preserve">1.12 – 1.36 ng/mL </w:t>
      </w:r>
      <w:r w:rsidR="00254C35">
        <w:rPr>
          <w:rFonts w:cs="Arial"/>
        </w:rPr>
        <w:fldChar w:fldCharType="begin"/>
      </w:r>
      <w:r w:rsidR="00254C35">
        <w:rPr>
          <w:rFonts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254C35">
        <w:rPr>
          <w:rFonts w:cs="Arial"/>
        </w:rPr>
        <w:fldChar w:fldCharType="separate"/>
      </w:r>
      <w:r w:rsidR="00254C35">
        <w:rPr>
          <w:rFonts w:cs="Arial"/>
          <w:noProof/>
        </w:rPr>
        <w:t>[7]</w:t>
      </w:r>
      <w:r w:rsidR="00254C35">
        <w:rPr>
          <w:rFonts w:cs="Arial"/>
        </w:rPr>
        <w:fldChar w:fldCharType="end"/>
      </w:r>
      <w:r w:rsidR="00254C35">
        <w:rPr>
          <w:rFonts w:cs="Arial"/>
        </w:rPr>
        <w:t>, which is slightly lower than</w:t>
      </w:r>
      <w:r w:rsidR="00575A4B">
        <w:rPr>
          <w:rFonts w:cs="Arial"/>
        </w:rPr>
        <w:t xml:space="preserve"> </w:t>
      </w:r>
      <w:r w:rsidR="00254C35">
        <w:rPr>
          <w:rFonts w:cs="Arial"/>
        </w:rPr>
        <w:t xml:space="preserve">the C50 (1.6 ng/mL) reported when remifentanil was given in real-world </w:t>
      </w:r>
      <w:proofErr w:type="spellStart"/>
      <w:r w:rsidR="00254C35">
        <w:rPr>
          <w:rFonts w:cs="Arial"/>
        </w:rPr>
        <w:t>poikilocapnic</w:t>
      </w:r>
      <w:proofErr w:type="spellEnd"/>
      <w:r w:rsidR="00254C35">
        <w:rPr>
          <w:rFonts w:cs="Arial"/>
        </w:rPr>
        <w:t xml:space="preserve"> situation </w:t>
      </w:r>
      <w:r w:rsidR="00254C35">
        <w:rPr>
          <w:rFonts w:cs="Arial"/>
        </w:rPr>
        <w:fldChar w:fldCharType="begin"/>
      </w:r>
      <w:r w:rsidR="00254C35">
        <w:rPr>
          <w:rFonts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254C35">
        <w:rPr>
          <w:rFonts w:cs="Arial"/>
        </w:rPr>
        <w:fldChar w:fldCharType="separate"/>
      </w:r>
      <w:r w:rsidR="00254C35">
        <w:rPr>
          <w:rFonts w:cs="Arial"/>
          <w:noProof/>
        </w:rPr>
        <w:t>[6]</w:t>
      </w:r>
      <w:r w:rsidR="00254C35">
        <w:rPr>
          <w:rFonts w:cs="Arial"/>
        </w:rPr>
        <w:fldChar w:fldCharType="end"/>
      </w:r>
      <w:r w:rsidR="00254C35">
        <w:rPr>
          <w:rFonts w:cs="Arial"/>
        </w:rPr>
        <w:t xml:space="preserve">. As we found that the observed degree of respiratory depression is inversely correlated with the fixed baseline ventilation level in </w:t>
      </w:r>
      <w:proofErr w:type="spellStart"/>
      <w:r w:rsidR="00254C35">
        <w:rPr>
          <w:rFonts w:cs="Arial"/>
        </w:rPr>
        <w:t>isohypercapnic</w:t>
      </w:r>
      <w:proofErr w:type="spellEnd"/>
      <w:r w:rsidR="00254C35">
        <w:rPr>
          <w:rFonts w:cs="Arial"/>
        </w:rPr>
        <w:t xml:space="preserve"> conditions (see equation 18), this suggests simulating an </w:t>
      </w:r>
      <w:proofErr w:type="spellStart"/>
      <w:r w:rsidR="00254C35">
        <w:rPr>
          <w:rFonts w:cs="Arial"/>
        </w:rPr>
        <w:t>isohypercapnic</w:t>
      </w:r>
      <w:proofErr w:type="spellEnd"/>
      <w:r w:rsidR="00254C35">
        <w:rPr>
          <w:rFonts w:cs="Arial"/>
        </w:rPr>
        <w:t xml:space="preserve"> condition with a fixed baseline ventilation slightly higher than 13L/min may give an apparent </w:t>
      </w:r>
      <w:r w:rsidR="00575A4B">
        <w:rPr>
          <w:rFonts w:cs="Arial"/>
        </w:rPr>
        <w:t>C50</w:t>
      </w:r>
      <w:r w:rsidR="00254C35">
        <w:rPr>
          <w:rFonts w:cs="Arial"/>
        </w:rPr>
        <w:t xml:space="preserve"> close to real-world </w:t>
      </w:r>
      <w:proofErr w:type="spellStart"/>
      <w:r w:rsidR="00254C35">
        <w:rPr>
          <w:rFonts w:cs="Arial"/>
        </w:rPr>
        <w:t>poikilocapnic</w:t>
      </w:r>
      <w:proofErr w:type="spellEnd"/>
      <w:r w:rsidR="00254C35">
        <w:rPr>
          <w:rFonts w:cs="Arial"/>
        </w:rPr>
        <w:t xml:space="preserve"> situation.</w:t>
      </w:r>
      <w:r w:rsidR="00575A4B">
        <w:rPr>
          <w:rFonts w:cs="Arial"/>
        </w:rPr>
        <w:t xml:space="preserve"> However</w:t>
      </w:r>
      <w:r w:rsidR="00F47190">
        <w:rPr>
          <w:rFonts w:cs="Arial"/>
        </w:rPr>
        <w:t xml:space="preserve">, this is still different </w:t>
      </w:r>
      <w:r w:rsidR="00C95FF6">
        <w:rPr>
          <w:rFonts w:cs="Arial"/>
        </w:rPr>
        <w:t xml:space="preserve">from </w:t>
      </w:r>
      <w:r w:rsidR="00F47190">
        <w:rPr>
          <w:rFonts w:cs="Arial"/>
        </w:rPr>
        <w:t xml:space="preserve">the real-world </w:t>
      </w:r>
      <w:r w:rsidR="005A131F">
        <w:rPr>
          <w:rFonts w:cs="Arial"/>
        </w:rPr>
        <w:t xml:space="preserve">situation </w:t>
      </w:r>
      <w:r w:rsidR="00575A4B">
        <w:rPr>
          <w:rFonts w:cs="Arial"/>
        </w:rPr>
        <w:t>where</w:t>
      </w:r>
      <w:r w:rsidR="004372E9">
        <w:rPr>
          <w:rFonts w:cs="Arial"/>
        </w:rPr>
        <w:t>,</w:t>
      </w:r>
      <w:r w:rsidR="00575A4B">
        <w:rPr>
          <w:rFonts w:cs="Arial"/>
        </w:rPr>
        <w:t xml:space="preserve"> </w:t>
      </w:r>
      <w:r w:rsidR="005A131F">
        <w:rPr>
          <w:rFonts w:cs="Arial"/>
        </w:rPr>
        <w:t xml:space="preserve">after respiratory depression </w:t>
      </w:r>
      <w:r w:rsidR="00575A4B">
        <w:rPr>
          <w:rFonts w:cs="Arial"/>
        </w:rPr>
        <w:t xml:space="preserve">had </w:t>
      </w:r>
      <w:r w:rsidR="005A131F">
        <w:rPr>
          <w:rFonts w:cs="Arial"/>
        </w:rPr>
        <w:t xml:space="preserve">occurred, the end-tidal CO2 pressure will be increased, which can stimulate breathing and offer some spontaneous recovery of ventilation. </w:t>
      </w:r>
      <w:r>
        <w:rPr>
          <w:rFonts w:cs="Arial"/>
        </w:rPr>
        <w:t xml:space="preserve">While the exact relationship between </w:t>
      </w:r>
      <w:proofErr w:type="spellStart"/>
      <w:r>
        <w:rPr>
          <w:rFonts w:cs="Arial"/>
        </w:rPr>
        <w:t>isohypercapnic</w:t>
      </w:r>
      <w:proofErr w:type="spellEnd"/>
      <w:r>
        <w:rPr>
          <w:rFonts w:cs="Arial"/>
        </w:rPr>
        <w:t xml:space="preserve"> and </w:t>
      </w:r>
      <w:proofErr w:type="spellStart"/>
      <w:r>
        <w:rPr>
          <w:rFonts w:cs="Arial"/>
        </w:rPr>
        <w:t>poikilocapnic</w:t>
      </w:r>
      <w:proofErr w:type="spellEnd"/>
      <w:r>
        <w:rPr>
          <w:rFonts w:cs="Arial"/>
        </w:rPr>
        <w:t xml:space="preserve"> conditions are unclear, our simulation suggests that </w:t>
      </w:r>
      <w:r>
        <w:rPr>
          <w:rFonts w:eastAsia="Times New Roman"/>
        </w:rPr>
        <w:t>a threshold of 20% of baseline ventilation under iso(hyper)</w:t>
      </w:r>
      <w:proofErr w:type="spellStart"/>
      <w:r>
        <w:rPr>
          <w:rFonts w:eastAsia="Times New Roman"/>
        </w:rPr>
        <w:t>capnic</w:t>
      </w:r>
      <w:proofErr w:type="spellEnd"/>
      <w:r>
        <w:rPr>
          <w:rFonts w:eastAsia="Times New Roman"/>
        </w:rPr>
        <w:t xml:space="preserve"> conditions may correspond to about 40% of baseline ventilation under </w:t>
      </w:r>
      <w:proofErr w:type="spellStart"/>
      <w:r>
        <w:rPr>
          <w:rFonts w:eastAsia="Times New Roman"/>
        </w:rPr>
        <w:t>poikilocapnic</w:t>
      </w:r>
      <w:proofErr w:type="spellEnd"/>
      <w:r>
        <w:rPr>
          <w:rFonts w:eastAsia="Times New Roman"/>
        </w:rPr>
        <w:t xml:space="preserve"> conditions after about 5 minutes of equilibration which further increases thereafte</w:t>
      </w:r>
      <w:r w:rsidR="00D60511">
        <w:rPr>
          <w:rFonts w:eastAsia="Times New Roman"/>
        </w:rPr>
        <w:t>r</w:t>
      </w:r>
      <w:r>
        <w:rPr>
          <w:rFonts w:eastAsia="Times New Roman"/>
        </w:rPr>
        <w:t>.</w:t>
      </w:r>
      <w:r w:rsidR="005A131F">
        <w:rPr>
          <w:rFonts w:eastAsia="Times New Roman"/>
        </w:rPr>
        <w:t xml:space="preserve"> </w:t>
      </w:r>
      <w:r w:rsidR="00575A4B">
        <w:rPr>
          <w:rFonts w:eastAsia="Times New Roman"/>
        </w:rPr>
        <w:t xml:space="preserve">In addition, cardiac output may temporarily increase after initial respiratory depression, which can </w:t>
      </w:r>
      <w:r w:rsidR="00575A4B">
        <w:t>compensate some part of the drop in O2 content (see discussion about the threshold to give the 1</w:t>
      </w:r>
      <w:r w:rsidR="00575A4B" w:rsidRPr="005346A2">
        <w:rPr>
          <w:vertAlign w:val="superscript"/>
        </w:rPr>
        <w:t>st</w:t>
      </w:r>
      <w:r w:rsidR="00575A4B">
        <w:t xml:space="preserve"> dose naloxone above).</w:t>
      </w:r>
      <w:r w:rsidR="00575A4B" w:rsidDel="00575A4B">
        <w:rPr>
          <w:rFonts w:eastAsia="Times New Roman"/>
        </w:rPr>
        <w:t xml:space="preserve"> </w:t>
      </w:r>
    </w:p>
    <w:p w14:paraId="714E3979" w14:textId="766B962F" w:rsidR="00550C4B" w:rsidRDefault="00997ACE" w:rsidP="00997ACE">
      <w:pPr>
        <w:pStyle w:val="Heading4"/>
      </w:pPr>
      <w:r>
        <w:lastRenderedPageBreak/>
        <w:t>Simulation procedure</w:t>
      </w:r>
    </w:p>
    <w:p w14:paraId="3B85506C" w14:textId="68225AD7" w:rsidR="00997ACE" w:rsidRDefault="00997ACE" w:rsidP="00AE3CD8">
      <w:pPr>
        <w:rPr>
          <w:rFonts w:cs="Arial"/>
        </w:rPr>
      </w:pPr>
      <w:r>
        <w:rPr>
          <w:rFonts w:cs="Arial"/>
        </w:rPr>
        <w:t xml:space="preserve">To simulate single patient, we used best-fit parameters for receptor binding kinetics (Kon, </w:t>
      </w:r>
      <w:proofErr w:type="spellStart"/>
      <w:r>
        <w:rPr>
          <w:rFonts w:cs="Arial"/>
        </w:rPr>
        <w:t>Koff</w:t>
      </w:r>
      <w:proofErr w:type="spellEnd"/>
      <w:r>
        <w:rPr>
          <w:rFonts w:cs="Arial"/>
        </w:rPr>
        <w:t xml:space="preserve">, n) and pharmacokinetics. For </w:t>
      </w:r>
      <w:proofErr w:type="spellStart"/>
      <w:r>
        <w:rPr>
          <w:rFonts w:cs="Arial"/>
        </w:rPr>
        <w:t>carfentanil</w:t>
      </w:r>
      <w:proofErr w:type="spellEnd"/>
      <w:r>
        <w:rPr>
          <w:rFonts w:cs="Arial"/>
        </w:rPr>
        <w:t xml:space="preserve">, no human pharmacokinetics parameters are available, so we simply used fentanyl pharmacokinetics parameters to simulate </w:t>
      </w:r>
      <w:proofErr w:type="spellStart"/>
      <w:r>
        <w:rPr>
          <w:rFonts w:cs="Arial"/>
        </w:rPr>
        <w:t>carfentanil</w:t>
      </w:r>
      <w:proofErr w:type="spellEnd"/>
      <w:r>
        <w:rPr>
          <w:rFonts w:cs="Arial"/>
        </w:rPr>
        <w:t xml:space="preserve"> overdose.</w:t>
      </w:r>
    </w:p>
    <w:p w14:paraId="330A40ED" w14:textId="63B8A092" w:rsidR="00C7573E" w:rsidRDefault="00C7573E" w:rsidP="00AE3CD8">
      <w:pPr>
        <w:rPr>
          <w:rFonts w:cs="Arial"/>
        </w:rPr>
      </w:pPr>
      <w:r>
        <w:rPr>
          <w:rFonts w:cs="Arial"/>
        </w:rPr>
        <w:t xml:space="preserve">At each dose, we simulated the typical patient where opioid was administered via intravenous injection, and then the minute ventilation volume was calculated continuously </w:t>
      </w:r>
      <w:r w:rsidR="00550C4B">
        <w:rPr>
          <w:rFonts w:cs="Arial"/>
        </w:rPr>
        <w:t>for up to 1 hour</w:t>
      </w:r>
      <w:r>
        <w:rPr>
          <w:rFonts w:cs="Arial"/>
        </w:rPr>
        <w:t>. When this volume dropped below 40%, we simulated naloxone administration via intranasal (IN) or intermuscular (IM) routes with a delay</w:t>
      </w:r>
      <w:r w:rsidR="00997ACE">
        <w:rPr>
          <w:rFonts w:cs="Arial"/>
        </w:rPr>
        <w:t xml:space="preserve"> of 2.5 min</w:t>
      </w:r>
      <w:r>
        <w:rPr>
          <w:rFonts w:cs="Arial"/>
        </w:rPr>
        <w:t xml:space="preserve">. We then calculated the rescue time, which is defined as the difference between the timepoint when </w:t>
      </w:r>
      <w:r w:rsidR="00A93A31">
        <w:rPr>
          <w:rFonts w:cs="Arial"/>
        </w:rPr>
        <w:t xml:space="preserve">naloxone is first administered and when </w:t>
      </w:r>
      <w:r>
        <w:rPr>
          <w:rFonts w:cs="Arial"/>
        </w:rPr>
        <w:t>minute ventilation volume first recovered back above the threshold (</w:t>
      </w:r>
      <w:r w:rsidR="00997ACE">
        <w:rPr>
          <w:rFonts w:cs="Arial"/>
        </w:rPr>
        <w:t xml:space="preserve">20%, </w:t>
      </w:r>
      <w:r>
        <w:rPr>
          <w:rFonts w:cs="Arial"/>
        </w:rPr>
        <w:t xml:space="preserve">40% or 80% of baseline ventilation). </w:t>
      </w:r>
    </w:p>
    <w:p w14:paraId="5CFB2A4C" w14:textId="77777777" w:rsidR="00C87F29" w:rsidRDefault="00C87F29"/>
    <w:p w14:paraId="37AAC72A" w14:textId="77777777" w:rsidR="00254C35" w:rsidRPr="00254C35" w:rsidRDefault="00C87F29" w:rsidP="00254C35">
      <w:pPr>
        <w:pStyle w:val="EndNoteBibliography"/>
        <w:spacing w:after="0"/>
        <w:ind w:left="720" w:hanging="720"/>
      </w:pPr>
      <w:r>
        <w:fldChar w:fldCharType="begin"/>
      </w:r>
      <w:r>
        <w:instrText xml:space="preserve"> ADDIN EN.REFLIST </w:instrText>
      </w:r>
      <w:r>
        <w:fldChar w:fldCharType="separate"/>
      </w:r>
      <w:r w:rsidR="00254C35" w:rsidRPr="00254C35">
        <w:t>1.</w:t>
      </w:r>
      <w:r w:rsidR="00254C35" w:rsidRPr="00254C35">
        <w:tab/>
        <w:t xml:space="preserve">Yassen, A., et al., </w:t>
      </w:r>
      <w:r w:rsidR="00254C35" w:rsidRPr="00254C35">
        <w:rPr>
          <w:i/>
        </w:rPr>
        <w:t>Mechanism-based PK/PD modeling of the respiratory depressant effect of buprenorphine and fentanyl in healthy volunteers.</w:t>
      </w:r>
      <w:r w:rsidR="00254C35" w:rsidRPr="00254C35">
        <w:t xml:space="preserve"> Clin Pharmacol Ther, 2007. </w:t>
      </w:r>
      <w:r w:rsidR="00254C35" w:rsidRPr="00254C35">
        <w:rPr>
          <w:b/>
        </w:rPr>
        <w:t>81</w:t>
      </w:r>
      <w:r w:rsidR="00254C35" w:rsidRPr="00254C35">
        <w:t>(1): p. 50-8.</w:t>
      </w:r>
    </w:p>
    <w:p w14:paraId="5C017090" w14:textId="77777777" w:rsidR="00254C35" w:rsidRPr="00254C35" w:rsidRDefault="00254C35" w:rsidP="00254C35">
      <w:pPr>
        <w:pStyle w:val="EndNoteBibliography"/>
        <w:spacing w:after="0"/>
        <w:ind w:left="720" w:hanging="720"/>
      </w:pPr>
      <w:r w:rsidRPr="00254C35">
        <w:t>2.</w:t>
      </w:r>
      <w:r w:rsidRPr="00254C35">
        <w:tab/>
        <w:t xml:space="preserve">Chang, K.C., et al., </w:t>
      </w:r>
      <w:r w:rsidRPr="00254C35">
        <w:rPr>
          <w:i/>
        </w:rPr>
        <w:t>Uncertainty Quantification Reveals the Importance of Data Variability and Experimental Design Considerations for in Silico Proarrhythmia Risk Assessment.</w:t>
      </w:r>
      <w:r w:rsidRPr="00254C35">
        <w:t xml:space="preserve"> Frontiers in Physiology, 2017. </w:t>
      </w:r>
      <w:r w:rsidRPr="00254C35">
        <w:rPr>
          <w:b/>
        </w:rPr>
        <w:t>8</w:t>
      </w:r>
      <w:r w:rsidRPr="00254C35">
        <w:t>(917).</w:t>
      </w:r>
    </w:p>
    <w:p w14:paraId="367FC6C5" w14:textId="77777777" w:rsidR="00254C35" w:rsidRPr="00254C35" w:rsidRDefault="00254C35" w:rsidP="00254C35">
      <w:pPr>
        <w:pStyle w:val="EndNoteBibliography"/>
        <w:spacing w:after="0"/>
        <w:ind w:left="720" w:hanging="720"/>
      </w:pPr>
      <w:r w:rsidRPr="00254C35">
        <w:t>3.</w:t>
      </w:r>
      <w:r w:rsidRPr="00254C35">
        <w:tab/>
        <w:t xml:space="preserve">Algera, M.H., et al., </w:t>
      </w:r>
      <w:r w:rsidRPr="00254C35">
        <w:rPr>
          <w:i/>
        </w:rPr>
        <w:t>Tolerance to Opioid-Induced Respiratory Depression in Chronic High-Dose Opioid Users: A Model-Based Comparison With Opioid-Naive Individuals.</w:t>
      </w:r>
      <w:r w:rsidRPr="00254C35">
        <w:t xml:space="preserve"> Clin Pharmacol Ther, 2020.</w:t>
      </w:r>
    </w:p>
    <w:p w14:paraId="1D020D97" w14:textId="77777777" w:rsidR="00254C35" w:rsidRPr="00254C35" w:rsidRDefault="00254C35" w:rsidP="00254C35">
      <w:pPr>
        <w:pStyle w:val="EndNoteBibliography"/>
        <w:spacing w:after="0"/>
        <w:ind w:left="720" w:hanging="720"/>
      </w:pPr>
      <w:r w:rsidRPr="00254C35">
        <w:t>4.</w:t>
      </w:r>
      <w:r w:rsidRPr="00254C35">
        <w:tab/>
        <w:t xml:space="preserve">Yassen, A., et al., </w:t>
      </w:r>
      <w:r w:rsidRPr="00254C35">
        <w:rPr>
          <w:i/>
        </w:rPr>
        <w:t>Mechanism-based pharmacokinetic-pharmacodynamic modelling of the reversal of buprenorphine-induced respiratory depression by naloxone : a study in healthy volunteers.</w:t>
      </w:r>
      <w:r w:rsidRPr="00254C35">
        <w:t xml:space="preserve"> Clin Pharmacokinet, 2007. </w:t>
      </w:r>
      <w:r w:rsidRPr="00254C35">
        <w:rPr>
          <w:b/>
        </w:rPr>
        <w:t>46</w:t>
      </w:r>
      <w:r w:rsidRPr="00254C35">
        <w:t>(11): p. 965-80.</w:t>
      </w:r>
    </w:p>
    <w:p w14:paraId="3733F2A8" w14:textId="13EC4D33" w:rsidR="00254C35" w:rsidRPr="00254C35" w:rsidRDefault="00254C35" w:rsidP="00254C35">
      <w:pPr>
        <w:pStyle w:val="EndNoteBibliography"/>
        <w:spacing w:after="0"/>
        <w:ind w:left="720" w:hanging="720"/>
      </w:pPr>
      <w:r w:rsidRPr="00254C35">
        <w:t>5.</w:t>
      </w:r>
      <w:r w:rsidRPr="00254C35">
        <w:tab/>
        <w:t xml:space="preserve">Administration, U.F.a.D. </w:t>
      </w:r>
      <w:r w:rsidRPr="00254C35">
        <w:rPr>
          <w:i/>
        </w:rPr>
        <w:t>NARCAN Nasal Spray Label</w:t>
      </w:r>
      <w:r w:rsidRPr="00254C35">
        <w:t xml:space="preserve">. 2015; Available from: </w:t>
      </w:r>
      <w:hyperlink r:id="rId6" w:history="1">
        <w:r w:rsidRPr="00254C35">
          <w:rPr>
            <w:rStyle w:val="Hyperlink"/>
          </w:rPr>
          <w:t>https://www.accessdata.fda.gov/drugsatfda_docs/label/2015/208411lbl.pdf</w:t>
        </w:r>
      </w:hyperlink>
      <w:r w:rsidRPr="00254C35">
        <w:t>.</w:t>
      </w:r>
    </w:p>
    <w:p w14:paraId="63EAE3E6" w14:textId="77777777" w:rsidR="00254C35" w:rsidRPr="00254C35" w:rsidRDefault="00254C35" w:rsidP="00254C35">
      <w:pPr>
        <w:pStyle w:val="EndNoteBibliography"/>
        <w:spacing w:after="0"/>
        <w:ind w:left="720" w:hanging="720"/>
      </w:pPr>
      <w:r w:rsidRPr="00254C35">
        <w:t>6.</w:t>
      </w:r>
      <w:r w:rsidRPr="00254C35">
        <w:tab/>
        <w:t xml:space="preserve">Olofsen, E., et al., </w:t>
      </w:r>
      <w:r w:rsidRPr="00254C35">
        <w:rPr>
          <w:i/>
        </w:rPr>
        <w:t>Modeling the non-steady state respiratory effects of remifentanil in awake and propofol-sedated healthy volunteers.</w:t>
      </w:r>
      <w:r w:rsidRPr="00254C35">
        <w:t xml:space="preserve"> Anesthesiology, 2010. </w:t>
      </w:r>
      <w:r w:rsidRPr="00254C35">
        <w:rPr>
          <w:b/>
        </w:rPr>
        <w:t>112</w:t>
      </w:r>
      <w:r w:rsidRPr="00254C35">
        <w:t>(6): p. 1382-95.</w:t>
      </w:r>
    </w:p>
    <w:p w14:paraId="751008D5" w14:textId="77777777" w:rsidR="00254C35" w:rsidRPr="00254C35" w:rsidRDefault="00254C35" w:rsidP="00254C35">
      <w:pPr>
        <w:pStyle w:val="EndNoteBibliography"/>
        <w:spacing w:after="0"/>
        <w:ind w:left="720" w:hanging="720"/>
      </w:pPr>
      <w:r w:rsidRPr="00254C35">
        <w:t>7.</w:t>
      </w:r>
      <w:r w:rsidRPr="00254C35">
        <w:tab/>
        <w:t xml:space="preserve">Babenco, H.D., P.F. Conard, and J.B. Gross, </w:t>
      </w:r>
      <w:r w:rsidRPr="00254C35">
        <w:rPr>
          <w:i/>
        </w:rPr>
        <w:t>The pharmacodynamic effect of a remifentanil bolus on ventilatory control.</w:t>
      </w:r>
      <w:r w:rsidRPr="00254C35">
        <w:t xml:space="preserve"> Anesthesiology, 2000. </w:t>
      </w:r>
      <w:r w:rsidRPr="00254C35">
        <w:rPr>
          <w:b/>
        </w:rPr>
        <w:t>92</w:t>
      </w:r>
      <w:r w:rsidRPr="00254C35">
        <w:t>(2): p. 393-8.</w:t>
      </w:r>
    </w:p>
    <w:p w14:paraId="5A3FAA9F" w14:textId="77777777" w:rsidR="00254C35" w:rsidRPr="00254C35" w:rsidRDefault="00254C35" w:rsidP="00254C35">
      <w:pPr>
        <w:pStyle w:val="EndNoteBibliography"/>
        <w:spacing w:after="0"/>
        <w:ind w:left="720" w:hanging="720"/>
      </w:pPr>
      <w:r w:rsidRPr="00254C35">
        <w:t>8.</w:t>
      </w:r>
      <w:r w:rsidRPr="00254C35">
        <w:tab/>
        <w:t xml:space="preserve">Minto, C.F., et al., </w:t>
      </w:r>
      <w:r w:rsidRPr="00254C35">
        <w:rPr>
          <w:i/>
        </w:rPr>
        <w:t>Influence of age and gender on the pharmacokinetics and pharmacodynamics of remifentanil. I. Model development.</w:t>
      </w:r>
      <w:r w:rsidRPr="00254C35">
        <w:t xml:space="preserve"> Anesthesiology, 1997. </w:t>
      </w:r>
      <w:r w:rsidRPr="00254C35">
        <w:rPr>
          <w:b/>
        </w:rPr>
        <w:t>86</w:t>
      </w:r>
      <w:r w:rsidRPr="00254C35">
        <w:t>(1): p. 10-23.</w:t>
      </w:r>
    </w:p>
    <w:p w14:paraId="3FDE47F9" w14:textId="27CD5930" w:rsidR="00254C35" w:rsidRPr="00254C35" w:rsidRDefault="00254C35" w:rsidP="00254C35">
      <w:pPr>
        <w:pStyle w:val="EndNoteBibliography"/>
        <w:spacing w:after="0"/>
        <w:ind w:left="720" w:hanging="720"/>
      </w:pPr>
      <w:r w:rsidRPr="00254C35">
        <w:t>9.</w:t>
      </w:r>
      <w:r w:rsidRPr="00254C35">
        <w:tab/>
        <w:t xml:space="preserve">System, N.D.E.W. </w:t>
      </w:r>
      <w:r w:rsidRPr="00254C35">
        <w:rPr>
          <w:i/>
        </w:rPr>
        <w:t>Unintentional Fentanyl Overdoses in New Hampshire: An NDEWS HotSpot Analysis</w:t>
      </w:r>
      <w:r w:rsidRPr="00254C35">
        <w:t xml:space="preserve">. 2017; Available from: </w:t>
      </w:r>
      <w:hyperlink r:id="rId7" w:history="1">
        <w:r w:rsidRPr="00254C35">
          <w:rPr>
            <w:rStyle w:val="Hyperlink"/>
          </w:rPr>
          <w:t>https://ndews.org/wordpress/files/2020/07/ndews-hotspot-unintentional-fentanyl-overdoses-in-new-hampshire-final-09-11-17.pdf</w:t>
        </w:r>
      </w:hyperlink>
      <w:r w:rsidRPr="00254C35">
        <w:t>.</w:t>
      </w:r>
    </w:p>
    <w:p w14:paraId="04892DC1" w14:textId="77777777" w:rsidR="00254C35" w:rsidRPr="00254C35" w:rsidRDefault="00254C35" w:rsidP="00254C35">
      <w:pPr>
        <w:pStyle w:val="EndNoteBibliography"/>
        <w:spacing w:after="0"/>
        <w:ind w:left="720" w:hanging="720"/>
      </w:pPr>
      <w:r w:rsidRPr="00254C35">
        <w:t>10.</w:t>
      </w:r>
      <w:r w:rsidRPr="00254C35">
        <w:tab/>
        <w:t xml:space="preserve">Brockbals, L., et al., </w:t>
      </w:r>
      <w:r w:rsidRPr="00254C35">
        <w:rPr>
          <w:i/>
        </w:rPr>
        <w:t>Time-Dependent Postmortem Redistribution of Opioids in Blood and Alternative Matrices.</w:t>
      </w:r>
      <w:r w:rsidRPr="00254C35">
        <w:t xml:space="preserve"> J Anal Toxicol, 2018. </w:t>
      </w:r>
      <w:r w:rsidRPr="00254C35">
        <w:rPr>
          <w:b/>
        </w:rPr>
        <w:t>42</w:t>
      </w:r>
      <w:r w:rsidRPr="00254C35">
        <w:t>(6): p. 365-374.</w:t>
      </w:r>
    </w:p>
    <w:p w14:paraId="2415B668" w14:textId="77777777" w:rsidR="00254C35" w:rsidRPr="00254C35" w:rsidRDefault="00254C35" w:rsidP="00254C35">
      <w:pPr>
        <w:pStyle w:val="EndNoteBibliography"/>
        <w:spacing w:after="0"/>
        <w:ind w:left="720" w:hanging="720"/>
      </w:pPr>
      <w:r w:rsidRPr="00254C35">
        <w:t>11.</w:t>
      </w:r>
      <w:r w:rsidRPr="00254C35">
        <w:tab/>
        <w:t xml:space="preserve">Corsi, J.N. and J.L. Dragovic, </w:t>
      </w:r>
      <w:r w:rsidRPr="00254C35">
        <w:rPr>
          <w:i/>
        </w:rPr>
        <w:t>Fatal overdoses involving carfentanil: A case series.</w:t>
      </w:r>
      <w:r w:rsidRPr="00254C35">
        <w:t xml:space="preserve"> J. Forensic Science and Medicine, 2019. </w:t>
      </w:r>
      <w:r w:rsidRPr="00254C35">
        <w:rPr>
          <w:b/>
        </w:rPr>
        <w:t>5</w:t>
      </w:r>
      <w:r w:rsidRPr="00254C35">
        <w:t>(3): p. 147-150.</w:t>
      </w:r>
    </w:p>
    <w:p w14:paraId="520C8D90" w14:textId="77777777" w:rsidR="00254C35" w:rsidRPr="00254C35" w:rsidRDefault="00254C35" w:rsidP="00254C35">
      <w:pPr>
        <w:pStyle w:val="EndNoteBibliography"/>
        <w:ind w:left="720" w:hanging="720"/>
        <w:rPr>
          <w:i/>
        </w:rPr>
      </w:pPr>
      <w:r w:rsidRPr="00254C35">
        <w:t>12.</w:t>
      </w:r>
      <w:r w:rsidRPr="00254C35">
        <w:tab/>
        <w:t xml:space="preserve">Health, N.O.o.S.O.o.R. </w:t>
      </w:r>
      <w:r w:rsidRPr="00254C35">
        <w:rPr>
          <w:i/>
        </w:rPr>
        <w:t>Manual for Nurse Practitioners: Using a Computer-Based Naloxone Training Module</w:t>
      </w:r>
    </w:p>
    <w:p w14:paraId="79126FD9" w14:textId="77777777" w:rsidR="00254C35" w:rsidRPr="00254C35" w:rsidRDefault="00254C35" w:rsidP="00254C35">
      <w:pPr>
        <w:pStyle w:val="EndNoteBibliography"/>
        <w:spacing w:after="0"/>
        <w:ind w:left="720" w:hanging="720"/>
      </w:pPr>
      <w:r w:rsidRPr="00254C35">
        <w:rPr>
          <w:i/>
        </w:rPr>
        <w:t>To Prepare Community Members for Opioid-Associated Overdose Rescue</w:t>
      </w:r>
      <w:r w:rsidRPr="00254C35">
        <w:t>. 2017.</w:t>
      </w:r>
    </w:p>
    <w:p w14:paraId="0CFFF1F2" w14:textId="77777777" w:rsidR="00254C35" w:rsidRPr="00254C35" w:rsidRDefault="00254C35" w:rsidP="00254C35">
      <w:pPr>
        <w:pStyle w:val="EndNoteBibliography"/>
        <w:spacing w:after="0"/>
        <w:ind w:left="720" w:hanging="720"/>
      </w:pPr>
      <w:r w:rsidRPr="00254C35">
        <w:t>13.</w:t>
      </w:r>
      <w:r w:rsidRPr="00254C35">
        <w:tab/>
        <w:t xml:space="preserve">Philip, K.E., et al., </w:t>
      </w:r>
      <w:r w:rsidRPr="00254C35">
        <w:rPr>
          <w:i/>
        </w:rPr>
        <w:t>The accuracy of respiratory rate assessment by doctors in a London teaching hospital: a cross-sectional study.</w:t>
      </w:r>
      <w:r w:rsidRPr="00254C35">
        <w:t xml:space="preserve"> J Clin Monit Comput, 2015. </w:t>
      </w:r>
      <w:r w:rsidRPr="00254C35">
        <w:rPr>
          <w:b/>
        </w:rPr>
        <w:t>29</w:t>
      </w:r>
      <w:r w:rsidRPr="00254C35">
        <w:t>(4): p. 455-60.</w:t>
      </w:r>
    </w:p>
    <w:p w14:paraId="38F8076F" w14:textId="77777777" w:rsidR="00254C35" w:rsidRPr="00254C35" w:rsidRDefault="00254C35" w:rsidP="00254C35">
      <w:pPr>
        <w:pStyle w:val="EndNoteBibliography"/>
        <w:spacing w:after="0"/>
        <w:ind w:left="720" w:hanging="720"/>
      </w:pPr>
      <w:r w:rsidRPr="00254C35">
        <w:lastRenderedPageBreak/>
        <w:t>14.</w:t>
      </w:r>
      <w:r w:rsidRPr="00254C35">
        <w:tab/>
        <w:t xml:space="preserve">Hill, R., et al., </w:t>
      </w:r>
      <w:r w:rsidRPr="00254C35">
        <w:rPr>
          <w:i/>
        </w:rPr>
        <w:t>Fentanyl depression of respiration: Comparison with heroin and morphine.</w:t>
      </w:r>
      <w:r w:rsidRPr="00254C35">
        <w:t xml:space="preserve"> Br J Pharmacol, 2020. </w:t>
      </w:r>
      <w:r w:rsidRPr="00254C35">
        <w:rPr>
          <w:b/>
        </w:rPr>
        <w:t>177</w:t>
      </w:r>
      <w:r w:rsidRPr="00254C35">
        <w:t>(2): p. 254-266.</w:t>
      </w:r>
    </w:p>
    <w:p w14:paraId="165DFB84" w14:textId="77777777" w:rsidR="00254C35" w:rsidRPr="00254C35" w:rsidRDefault="00254C35" w:rsidP="00254C35">
      <w:pPr>
        <w:pStyle w:val="EndNoteBibliography"/>
        <w:ind w:left="720" w:hanging="720"/>
      </w:pPr>
      <w:r w:rsidRPr="00254C35">
        <w:t>15.</w:t>
      </w:r>
      <w:r w:rsidRPr="00254C35">
        <w:tab/>
        <w:t xml:space="preserve">Voscopoulos, C.J., et al., </w:t>
      </w:r>
      <w:r w:rsidRPr="00254C35">
        <w:rPr>
          <w:i/>
        </w:rPr>
        <w:t>Continuous noninvasive respiratory volume monitoring for the identification of patients at risk for opioid-induced respiratory depression and obstructive breathing patterns.</w:t>
      </w:r>
      <w:r w:rsidRPr="00254C35">
        <w:t xml:space="preserve"> J Trauma Acute Care Surg, 2014. </w:t>
      </w:r>
      <w:r w:rsidRPr="00254C35">
        <w:rPr>
          <w:b/>
        </w:rPr>
        <w:t>77</w:t>
      </w:r>
      <w:r w:rsidRPr="00254C35">
        <w:t>(3 Suppl 2): p. S208-15.</w:t>
      </w:r>
    </w:p>
    <w:p w14:paraId="08F7EB46" w14:textId="3AE24AD7" w:rsidR="001E3277" w:rsidRDefault="00C87F29">
      <w:r>
        <w:fldChar w:fldCharType="end"/>
      </w:r>
    </w:p>
    <w:sectPr w:rsidR="001E327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4969" w16cex:dateUtc="2021-04-14T14:58:00Z"/>
  <w16cex:commentExtensible w16cex:durableId="24214E53" w16cex:dateUtc="2021-04-14T15:19: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52485"/>
    <w:multiLevelType w:val="multilevel"/>
    <w:tmpl w:val="5FD4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D001C8"/>
    <w:multiLevelType w:val="hybridMultilevel"/>
    <w:tmpl w:val="877E9692"/>
    <w:lvl w:ilvl="0" w:tplc="5ECA01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E78EF5"/>
    <w:multiLevelType w:val="hybridMultilevel"/>
    <w:tmpl w:val="73B8D5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676A199D"/>
    <w:multiLevelType w:val="hybridMultilevel"/>
    <w:tmpl w:val="B95467EA"/>
    <w:lvl w:ilvl="0" w:tplc="491C35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514E14"/>
    <w:multiLevelType w:val="hybridMultilevel"/>
    <w:tmpl w:val="027CB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nn, John *">
    <w15:presenceInfo w15:providerId="AD" w15:userId="S::John.Mann@fda.gov::1e55e1f0-b0e0-44ae-8c1e-66f74f118c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2wdxzmr2203evffzpapp70f22svdwxz0t&quot;&gt;HERGmodel&lt;record-ids&gt;&lt;item&gt;117&lt;/item&gt;&lt;item&gt;274&lt;/item&gt;&lt;item&gt;275&lt;/item&gt;&lt;item&gt;276&lt;/item&gt;&lt;item&gt;282&lt;/item&gt;&lt;item&gt;283&lt;/item&gt;&lt;item&gt;284&lt;/item&gt;&lt;item&gt;286&lt;/item&gt;&lt;item&gt;288&lt;/item&gt;&lt;item&gt;306&lt;/item&gt;&lt;item&gt;309&lt;/item&gt;&lt;item&gt;310&lt;/item&gt;&lt;item&gt;311&lt;/item&gt;&lt;item&gt;313&lt;/item&gt;&lt;item&gt;314&lt;/item&gt;&lt;/record-ids&gt;&lt;/item&gt;&lt;/Libraries&gt;"/>
  </w:docVars>
  <w:rsids>
    <w:rsidRoot w:val="00960909"/>
    <w:rsid w:val="00071CDA"/>
    <w:rsid w:val="000A35D2"/>
    <w:rsid w:val="000C2A4A"/>
    <w:rsid w:val="000D4D8A"/>
    <w:rsid w:val="00157432"/>
    <w:rsid w:val="00197445"/>
    <w:rsid w:val="001C6AD1"/>
    <w:rsid w:val="001E3277"/>
    <w:rsid w:val="001F71D2"/>
    <w:rsid w:val="00202BEF"/>
    <w:rsid w:val="00204F3E"/>
    <w:rsid w:val="00223167"/>
    <w:rsid w:val="00226ABB"/>
    <w:rsid w:val="00241553"/>
    <w:rsid w:val="00253329"/>
    <w:rsid w:val="00254C35"/>
    <w:rsid w:val="0026660E"/>
    <w:rsid w:val="00277E03"/>
    <w:rsid w:val="002873E5"/>
    <w:rsid w:val="00293050"/>
    <w:rsid w:val="002C0B79"/>
    <w:rsid w:val="00304C3A"/>
    <w:rsid w:val="003122D4"/>
    <w:rsid w:val="00356363"/>
    <w:rsid w:val="003616C7"/>
    <w:rsid w:val="00362D48"/>
    <w:rsid w:val="00377193"/>
    <w:rsid w:val="00387D60"/>
    <w:rsid w:val="00393573"/>
    <w:rsid w:val="003B02C4"/>
    <w:rsid w:val="003C7065"/>
    <w:rsid w:val="003F5884"/>
    <w:rsid w:val="00425F4A"/>
    <w:rsid w:val="004372E9"/>
    <w:rsid w:val="00467298"/>
    <w:rsid w:val="00475E99"/>
    <w:rsid w:val="004A09F5"/>
    <w:rsid w:val="004C0691"/>
    <w:rsid w:val="004D6402"/>
    <w:rsid w:val="004D7B54"/>
    <w:rsid w:val="004F2E31"/>
    <w:rsid w:val="005303DE"/>
    <w:rsid w:val="005346A2"/>
    <w:rsid w:val="00536535"/>
    <w:rsid w:val="00550C4B"/>
    <w:rsid w:val="005565B2"/>
    <w:rsid w:val="00571BFB"/>
    <w:rsid w:val="00575A4B"/>
    <w:rsid w:val="005846D7"/>
    <w:rsid w:val="00592F70"/>
    <w:rsid w:val="005973E4"/>
    <w:rsid w:val="005A131F"/>
    <w:rsid w:val="005B1A64"/>
    <w:rsid w:val="005D0BA0"/>
    <w:rsid w:val="005E4D49"/>
    <w:rsid w:val="005F6A4B"/>
    <w:rsid w:val="00601240"/>
    <w:rsid w:val="00604237"/>
    <w:rsid w:val="00615499"/>
    <w:rsid w:val="0062752F"/>
    <w:rsid w:val="0063256E"/>
    <w:rsid w:val="00635C0F"/>
    <w:rsid w:val="00641910"/>
    <w:rsid w:val="00645DCC"/>
    <w:rsid w:val="00666321"/>
    <w:rsid w:val="006F407D"/>
    <w:rsid w:val="00740D9F"/>
    <w:rsid w:val="007479B9"/>
    <w:rsid w:val="007A0DA6"/>
    <w:rsid w:val="007B54DC"/>
    <w:rsid w:val="007B6524"/>
    <w:rsid w:val="008039A7"/>
    <w:rsid w:val="008607DB"/>
    <w:rsid w:val="00872286"/>
    <w:rsid w:val="0088237F"/>
    <w:rsid w:val="008A2A78"/>
    <w:rsid w:val="008D3AE8"/>
    <w:rsid w:val="008E1D37"/>
    <w:rsid w:val="009533DE"/>
    <w:rsid w:val="00960909"/>
    <w:rsid w:val="009626A8"/>
    <w:rsid w:val="00963191"/>
    <w:rsid w:val="00966DEA"/>
    <w:rsid w:val="009713CE"/>
    <w:rsid w:val="00974AC0"/>
    <w:rsid w:val="00981341"/>
    <w:rsid w:val="00997ACE"/>
    <w:rsid w:val="009E479C"/>
    <w:rsid w:val="009F7E00"/>
    <w:rsid w:val="00A35265"/>
    <w:rsid w:val="00A7722A"/>
    <w:rsid w:val="00A93A31"/>
    <w:rsid w:val="00A94A0B"/>
    <w:rsid w:val="00AC5DE1"/>
    <w:rsid w:val="00AE2B3F"/>
    <w:rsid w:val="00AE3CD8"/>
    <w:rsid w:val="00B227AD"/>
    <w:rsid w:val="00B4318F"/>
    <w:rsid w:val="00B51C74"/>
    <w:rsid w:val="00B63257"/>
    <w:rsid w:val="00BB2109"/>
    <w:rsid w:val="00BB68D7"/>
    <w:rsid w:val="00BB7D6A"/>
    <w:rsid w:val="00BC4FC5"/>
    <w:rsid w:val="00BF67A3"/>
    <w:rsid w:val="00C0049E"/>
    <w:rsid w:val="00C110AB"/>
    <w:rsid w:val="00C25575"/>
    <w:rsid w:val="00C372F8"/>
    <w:rsid w:val="00C5092B"/>
    <w:rsid w:val="00C5245B"/>
    <w:rsid w:val="00C54C42"/>
    <w:rsid w:val="00C66932"/>
    <w:rsid w:val="00C74912"/>
    <w:rsid w:val="00C7573E"/>
    <w:rsid w:val="00C82062"/>
    <w:rsid w:val="00C8324F"/>
    <w:rsid w:val="00C87F29"/>
    <w:rsid w:val="00C95FF6"/>
    <w:rsid w:val="00CC342C"/>
    <w:rsid w:val="00CC49E4"/>
    <w:rsid w:val="00CD00D6"/>
    <w:rsid w:val="00CD1CD5"/>
    <w:rsid w:val="00CD4024"/>
    <w:rsid w:val="00CD4072"/>
    <w:rsid w:val="00CD7D50"/>
    <w:rsid w:val="00CE0D22"/>
    <w:rsid w:val="00CF35F2"/>
    <w:rsid w:val="00D00915"/>
    <w:rsid w:val="00D111E2"/>
    <w:rsid w:val="00D17156"/>
    <w:rsid w:val="00D25DF2"/>
    <w:rsid w:val="00D60511"/>
    <w:rsid w:val="00D74CBD"/>
    <w:rsid w:val="00DA13DF"/>
    <w:rsid w:val="00DB1CA7"/>
    <w:rsid w:val="00DC22D9"/>
    <w:rsid w:val="00DC2DDE"/>
    <w:rsid w:val="00DE6C87"/>
    <w:rsid w:val="00DF2689"/>
    <w:rsid w:val="00DF3F86"/>
    <w:rsid w:val="00DF7188"/>
    <w:rsid w:val="00E02C01"/>
    <w:rsid w:val="00E03638"/>
    <w:rsid w:val="00E12DA0"/>
    <w:rsid w:val="00E35D27"/>
    <w:rsid w:val="00E45100"/>
    <w:rsid w:val="00E57C56"/>
    <w:rsid w:val="00E60293"/>
    <w:rsid w:val="00E76BAA"/>
    <w:rsid w:val="00E85C8A"/>
    <w:rsid w:val="00E920B1"/>
    <w:rsid w:val="00E93A82"/>
    <w:rsid w:val="00E960B6"/>
    <w:rsid w:val="00EC5D46"/>
    <w:rsid w:val="00EC722A"/>
    <w:rsid w:val="00EE65C1"/>
    <w:rsid w:val="00F00732"/>
    <w:rsid w:val="00F37F90"/>
    <w:rsid w:val="00F431A5"/>
    <w:rsid w:val="00F4571D"/>
    <w:rsid w:val="00F47190"/>
    <w:rsid w:val="00F71F9D"/>
    <w:rsid w:val="00F937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84EC"/>
  <w15:chartTrackingRefBased/>
  <w15:docId w15:val="{1895CBF0-DDF6-4B3E-B33C-C97F0DC5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09"/>
  </w:style>
  <w:style w:type="paragraph" w:styleId="Heading1">
    <w:name w:val="heading 1"/>
    <w:basedOn w:val="Normal"/>
    <w:next w:val="Normal"/>
    <w:link w:val="Heading1Char"/>
    <w:uiPriority w:val="9"/>
    <w:qFormat/>
    <w:rsid w:val="004C0691"/>
    <w:pPr>
      <w:keepNext/>
      <w:keepLines/>
      <w:spacing w:before="240" w:after="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C0B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E3CD8"/>
    <w:pPr>
      <w:keepNext/>
      <w:keepLines/>
      <w:shd w:val="clear" w:color="auto" w:fill="FFFFFF"/>
      <w:spacing w:before="40" w:after="0" w:line="480" w:lineRule="auto"/>
      <w:outlineLvl w:val="2"/>
    </w:pPr>
    <w:rPr>
      <w:rFonts w:ascii="Arial" w:eastAsiaTheme="majorEastAsia" w:hAnsi="Arial" w:cs="Arial"/>
      <w:b/>
      <w:color w:val="212121"/>
      <w:sz w:val="24"/>
      <w:szCs w:val="24"/>
    </w:rPr>
  </w:style>
  <w:style w:type="paragraph" w:styleId="Heading4">
    <w:name w:val="heading 4"/>
    <w:basedOn w:val="Normal"/>
    <w:next w:val="Normal"/>
    <w:link w:val="Heading4Char"/>
    <w:uiPriority w:val="9"/>
    <w:unhideWhenUsed/>
    <w:qFormat/>
    <w:rsid w:val="00550C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09"/>
    <w:rPr>
      <w:rFonts w:ascii="Segoe UI" w:hAnsi="Segoe UI" w:cs="Segoe UI"/>
      <w:sz w:val="18"/>
      <w:szCs w:val="18"/>
    </w:rPr>
  </w:style>
  <w:style w:type="character" w:styleId="CommentReference">
    <w:name w:val="annotation reference"/>
    <w:basedOn w:val="DefaultParagraphFont"/>
    <w:uiPriority w:val="99"/>
    <w:semiHidden/>
    <w:unhideWhenUsed/>
    <w:rsid w:val="00960909"/>
    <w:rPr>
      <w:sz w:val="16"/>
      <w:szCs w:val="16"/>
    </w:rPr>
  </w:style>
  <w:style w:type="paragraph" w:styleId="CommentText">
    <w:name w:val="annotation text"/>
    <w:basedOn w:val="Normal"/>
    <w:link w:val="CommentTextChar"/>
    <w:uiPriority w:val="99"/>
    <w:unhideWhenUsed/>
    <w:rsid w:val="00960909"/>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9609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60909"/>
    <w:rPr>
      <w:rFonts w:asciiTheme="minorHAnsi" w:hAnsiTheme="minorHAnsi"/>
      <w:b/>
      <w:bCs/>
    </w:rPr>
  </w:style>
  <w:style w:type="character" w:customStyle="1" w:styleId="CommentSubjectChar">
    <w:name w:val="Comment Subject Char"/>
    <w:basedOn w:val="CommentTextChar"/>
    <w:link w:val="CommentSubject"/>
    <w:uiPriority w:val="99"/>
    <w:semiHidden/>
    <w:rsid w:val="00960909"/>
    <w:rPr>
      <w:rFonts w:ascii="Arial" w:hAnsi="Arial"/>
      <w:b/>
      <w:bCs/>
      <w:sz w:val="20"/>
      <w:szCs w:val="20"/>
    </w:rPr>
  </w:style>
  <w:style w:type="table" w:styleId="GridTable4">
    <w:name w:val="Grid Table 4"/>
    <w:basedOn w:val="TableNormal"/>
    <w:uiPriority w:val="49"/>
    <w:rsid w:val="00F431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C342C"/>
    <w:pPr>
      <w:ind w:left="720"/>
      <w:contextualSpacing/>
    </w:pPr>
  </w:style>
  <w:style w:type="character" w:customStyle="1" w:styleId="Heading3Char">
    <w:name w:val="Heading 3 Char"/>
    <w:basedOn w:val="DefaultParagraphFont"/>
    <w:link w:val="Heading3"/>
    <w:uiPriority w:val="9"/>
    <w:rsid w:val="00AE3CD8"/>
    <w:rPr>
      <w:rFonts w:ascii="Arial" w:eastAsiaTheme="majorEastAsia" w:hAnsi="Arial" w:cs="Arial"/>
      <w:b/>
      <w:color w:val="212121"/>
      <w:sz w:val="24"/>
      <w:szCs w:val="24"/>
      <w:shd w:val="clear" w:color="auto" w:fill="FFFFFF"/>
    </w:rPr>
  </w:style>
  <w:style w:type="character" w:styleId="Hyperlink">
    <w:name w:val="Hyperlink"/>
    <w:basedOn w:val="DefaultParagraphFont"/>
    <w:uiPriority w:val="99"/>
    <w:unhideWhenUsed/>
    <w:rsid w:val="00AE3CD8"/>
    <w:rPr>
      <w:color w:val="0000FF" w:themeColor="hyperlink"/>
      <w:u w:val="single"/>
    </w:rPr>
  </w:style>
  <w:style w:type="table" w:styleId="TableGridLight">
    <w:name w:val="Grid Table Light"/>
    <w:basedOn w:val="TableNormal"/>
    <w:uiPriority w:val="40"/>
    <w:rsid w:val="008E1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2C0B7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C0691"/>
    <w:rPr>
      <w:rFonts w:ascii="Arial" w:eastAsiaTheme="majorEastAsia" w:hAnsi="Arial" w:cstheme="majorBidi"/>
      <w:b/>
      <w:sz w:val="28"/>
      <w:szCs w:val="32"/>
    </w:rPr>
  </w:style>
  <w:style w:type="numbering" w:customStyle="1" w:styleId="NoList1">
    <w:name w:val="No List1"/>
    <w:next w:val="NoList"/>
    <w:uiPriority w:val="99"/>
    <w:semiHidden/>
    <w:unhideWhenUsed/>
    <w:rsid w:val="004C0691"/>
  </w:style>
  <w:style w:type="paragraph" w:styleId="Caption">
    <w:name w:val="caption"/>
    <w:basedOn w:val="Normal"/>
    <w:next w:val="Normal"/>
    <w:uiPriority w:val="35"/>
    <w:unhideWhenUsed/>
    <w:qFormat/>
    <w:rsid w:val="004C0691"/>
    <w:pPr>
      <w:spacing w:line="240" w:lineRule="auto"/>
    </w:pPr>
    <w:rPr>
      <w:rFonts w:ascii="Arial" w:hAnsi="Arial"/>
      <w:i/>
      <w:iCs/>
      <w:color w:val="1F497D" w:themeColor="text2"/>
      <w:sz w:val="18"/>
      <w:szCs w:val="18"/>
    </w:rPr>
  </w:style>
  <w:style w:type="character" w:styleId="PlaceholderText">
    <w:name w:val="Placeholder Text"/>
    <w:basedOn w:val="DefaultParagraphFont"/>
    <w:uiPriority w:val="99"/>
    <w:semiHidden/>
    <w:rsid w:val="004C0691"/>
    <w:rPr>
      <w:color w:val="808080"/>
    </w:rPr>
  </w:style>
  <w:style w:type="character" w:styleId="UnresolvedMention">
    <w:name w:val="Unresolved Mention"/>
    <w:basedOn w:val="DefaultParagraphFont"/>
    <w:uiPriority w:val="99"/>
    <w:semiHidden/>
    <w:unhideWhenUsed/>
    <w:rsid w:val="004C0691"/>
    <w:rPr>
      <w:color w:val="605E5C"/>
      <w:shd w:val="clear" w:color="auto" w:fill="E1DFDD"/>
    </w:rPr>
  </w:style>
  <w:style w:type="character" w:styleId="FollowedHyperlink">
    <w:name w:val="FollowedHyperlink"/>
    <w:basedOn w:val="DefaultParagraphFont"/>
    <w:uiPriority w:val="99"/>
    <w:semiHidden/>
    <w:unhideWhenUsed/>
    <w:rsid w:val="004C0691"/>
    <w:rPr>
      <w:color w:val="800080" w:themeColor="followedHyperlink"/>
      <w:u w:val="single"/>
    </w:rPr>
  </w:style>
  <w:style w:type="paragraph" w:customStyle="1" w:styleId="EndNoteBibliographyTitle">
    <w:name w:val="EndNote Bibliography Title"/>
    <w:basedOn w:val="Normal"/>
    <w:link w:val="EndNoteBibliographyTitleChar"/>
    <w:rsid w:val="004C0691"/>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0691"/>
    <w:rPr>
      <w:rFonts w:ascii="Calibri" w:hAnsi="Calibri" w:cs="Calibri"/>
      <w:noProof/>
    </w:rPr>
  </w:style>
  <w:style w:type="paragraph" w:customStyle="1" w:styleId="EndNoteBibliography">
    <w:name w:val="EndNote Bibliography"/>
    <w:basedOn w:val="Normal"/>
    <w:link w:val="EndNoteBibliographyChar"/>
    <w:rsid w:val="004C0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0691"/>
    <w:rPr>
      <w:rFonts w:ascii="Calibri" w:hAnsi="Calibri" w:cs="Calibri"/>
      <w:noProof/>
    </w:rPr>
  </w:style>
  <w:style w:type="table" w:customStyle="1" w:styleId="TableGridLight1">
    <w:name w:val="Table Grid Light1"/>
    <w:basedOn w:val="TableNormal"/>
    <w:next w:val="TableGridLight"/>
    <w:uiPriority w:val="40"/>
    <w:rsid w:val="004C06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C0691"/>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4C0691"/>
    <w:rPr>
      <w:rFonts w:ascii="Arial" w:hAnsi="Arial"/>
      <w:sz w:val="20"/>
      <w:szCs w:val="20"/>
    </w:rPr>
  </w:style>
  <w:style w:type="character" w:styleId="EndnoteReference">
    <w:name w:val="endnote reference"/>
    <w:basedOn w:val="DefaultParagraphFont"/>
    <w:uiPriority w:val="99"/>
    <w:semiHidden/>
    <w:unhideWhenUsed/>
    <w:rsid w:val="004C0691"/>
    <w:rPr>
      <w:vertAlign w:val="superscript"/>
    </w:rPr>
  </w:style>
  <w:style w:type="paragraph" w:styleId="FootnoteText">
    <w:name w:val="footnote text"/>
    <w:basedOn w:val="Normal"/>
    <w:link w:val="FootnoteTextChar"/>
    <w:uiPriority w:val="99"/>
    <w:semiHidden/>
    <w:unhideWhenUsed/>
    <w:rsid w:val="004C0691"/>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4C0691"/>
    <w:rPr>
      <w:rFonts w:ascii="Arial" w:hAnsi="Arial"/>
      <w:sz w:val="20"/>
      <w:szCs w:val="20"/>
    </w:rPr>
  </w:style>
  <w:style w:type="character" w:styleId="FootnoteReference">
    <w:name w:val="footnote reference"/>
    <w:basedOn w:val="DefaultParagraphFont"/>
    <w:uiPriority w:val="99"/>
    <w:semiHidden/>
    <w:unhideWhenUsed/>
    <w:rsid w:val="004C0691"/>
    <w:rPr>
      <w:vertAlign w:val="superscript"/>
    </w:rPr>
  </w:style>
  <w:style w:type="table" w:customStyle="1" w:styleId="TableGrid">
    <w:name w:val="TableGrid"/>
    <w:rsid w:val="004C0691"/>
    <w:pPr>
      <w:spacing w:after="0" w:line="240" w:lineRule="auto"/>
    </w:pPr>
    <w:rPr>
      <w:rFonts w:eastAsiaTheme="minorEastAsia"/>
    </w:rPr>
    <w:tblPr>
      <w:tblCellMar>
        <w:top w:w="0" w:type="dxa"/>
        <w:left w:w="0" w:type="dxa"/>
        <w:bottom w:w="0" w:type="dxa"/>
        <w:right w:w="0" w:type="dxa"/>
      </w:tblCellMar>
    </w:tblPr>
  </w:style>
  <w:style w:type="paragraph" w:customStyle="1" w:styleId="CM46">
    <w:name w:val="CM46"/>
    <w:basedOn w:val="Normal"/>
    <w:next w:val="Normal"/>
    <w:uiPriority w:val="99"/>
    <w:rsid w:val="004C0691"/>
    <w:pPr>
      <w:autoSpaceDE w:val="0"/>
      <w:autoSpaceDN w:val="0"/>
      <w:adjustRightInd w:val="0"/>
      <w:spacing w:after="0" w:line="240" w:lineRule="auto"/>
    </w:pPr>
    <w:rPr>
      <w:rFonts w:ascii="Times New Roman" w:hAnsi="Times New Roman" w:cs="Times New Roman"/>
      <w:sz w:val="24"/>
      <w:szCs w:val="24"/>
    </w:rPr>
  </w:style>
  <w:style w:type="paragraph" w:customStyle="1" w:styleId="CM30">
    <w:name w:val="CM30"/>
    <w:basedOn w:val="Normal"/>
    <w:next w:val="Normal"/>
    <w:uiPriority w:val="99"/>
    <w:rsid w:val="004C0691"/>
    <w:pPr>
      <w:autoSpaceDE w:val="0"/>
      <w:autoSpaceDN w:val="0"/>
      <w:adjustRightInd w:val="0"/>
      <w:spacing w:after="0" w:line="300" w:lineRule="atLeast"/>
    </w:pPr>
    <w:rPr>
      <w:rFonts w:ascii="Times New Roman" w:hAnsi="Times New Roman" w:cs="Times New Roman"/>
      <w:sz w:val="24"/>
      <w:szCs w:val="24"/>
    </w:rPr>
  </w:style>
  <w:style w:type="paragraph" w:customStyle="1" w:styleId="Default">
    <w:name w:val="Default"/>
    <w:rsid w:val="004C069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C0691"/>
    <w:rPr>
      <w:b/>
      <w:bCs/>
    </w:rPr>
  </w:style>
  <w:style w:type="table" w:styleId="TableGrid0">
    <w:name w:val="Table Grid"/>
    <w:basedOn w:val="TableNormal"/>
    <w:uiPriority w:val="59"/>
    <w:unhideWhenUsed/>
    <w:rsid w:val="004C0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C06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93A31"/>
    <w:pPr>
      <w:spacing w:after="0" w:line="240" w:lineRule="auto"/>
    </w:pPr>
  </w:style>
  <w:style w:type="character" w:customStyle="1" w:styleId="Heading4Char">
    <w:name w:val="Heading 4 Char"/>
    <w:basedOn w:val="DefaultParagraphFont"/>
    <w:link w:val="Heading4"/>
    <w:uiPriority w:val="9"/>
    <w:rsid w:val="00550C4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65942">
      <w:bodyDiv w:val="1"/>
      <w:marLeft w:val="0"/>
      <w:marRight w:val="0"/>
      <w:marTop w:val="0"/>
      <w:marBottom w:val="0"/>
      <w:divBdr>
        <w:top w:val="none" w:sz="0" w:space="0" w:color="auto"/>
        <w:left w:val="none" w:sz="0" w:space="0" w:color="auto"/>
        <w:bottom w:val="none" w:sz="0" w:space="0" w:color="auto"/>
        <w:right w:val="none" w:sz="0" w:space="0" w:color="auto"/>
      </w:divBdr>
    </w:div>
    <w:div w:id="1819347735">
      <w:bodyDiv w:val="1"/>
      <w:marLeft w:val="0"/>
      <w:marRight w:val="0"/>
      <w:marTop w:val="0"/>
      <w:marBottom w:val="0"/>
      <w:divBdr>
        <w:top w:val="none" w:sz="0" w:space="0" w:color="auto"/>
        <w:left w:val="none" w:sz="0" w:space="0" w:color="auto"/>
        <w:bottom w:val="none" w:sz="0" w:space="0" w:color="auto"/>
        <w:right w:val="none" w:sz="0" w:space="0" w:color="auto"/>
      </w:divBdr>
    </w:div>
    <w:div w:id="1961716422">
      <w:bodyDiv w:val="1"/>
      <w:marLeft w:val="0"/>
      <w:marRight w:val="0"/>
      <w:marTop w:val="0"/>
      <w:marBottom w:val="0"/>
      <w:divBdr>
        <w:top w:val="none" w:sz="0" w:space="0" w:color="auto"/>
        <w:left w:val="none" w:sz="0" w:space="0" w:color="auto"/>
        <w:bottom w:val="none" w:sz="0" w:space="0" w:color="auto"/>
        <w:right w:val="none" w:sz="0" w:space="0" w:color="auto"/>
      </w:divBdr>
    </w:div>
    <w:div w:id="204047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ndews.org/wordpress/files/2020/07/ndews-hotspot-unintentional-fentanyl-overdoses-in-new-hampshire-final-09-11-17.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ccessdata.fda.gov/drugsatfda_docs/label/2015/208411lbl.pd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CBDAF-4EA5-417B-AD2D-0AE8A10E4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0</Pages>
  <Words>10176</Words>
  <Characters>5800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 John *</dc:creator>
  <cp:keywords/>
  <dc:description/>
  <cp:lastModifiedBy>Mann, John *</cp:lastModifiedBy>
  <cp:revision>2</cp:revision>
  <dcterms:created xsi:type="dcterms:W3CDTF">2021-04-20T22:28:00Z</dcterms:created>
  <dcterms:modified xsi:type="dcterms:W3CDTF">2021-04-20T22:28:00Z</dcterms:modified>
</cp:coreProperties>
</file>